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DDFC89" w14:textId="3DCFCF4D" w:rsidR="00612128" w:rsidRDefault="000A46B5">
      <w:pPr>
        <w:rPr>
          <w:b/>
          <w:bCs/>
        </w:rPr>
      </w:pPr>
      <w:r>
        <w:rPr>
          <w:b/>
          <w:bCs/>
        </w:rPr>
        <w:t>Introduction</w:t>
      </w:r>
    </w:p>
    <w:p w14:paraId="685089B3" w14:textId="4B22EDFC" w:rsidR="000A46B5" w:rsidRPr="007C7AA3" w:rsidRDefault="0064115C">
      <w:r>
        <w:t xml:space="preserve">Forest transitions and pathways </w:t>
      </w:r>
      <w:r w:rsidR="002238D4">
        <w:t>– the theory is useful but has limitations</w:t>
      </w:r>
    </w:p>
    <w:p w14:paraId="71A80A7D" w14:textId="67A26DCA" w:rsidR="000A46B5" w:rsidRDefault="0093383C">
      <w:r w:rsidRPr="0093383C">
        <w:t>Mather 2007 – China, India and Vietnam have all undergone forest transitions and these have been led largely by the governments</w:t>
      </w:r>
    </w:p>
    <w:p w14:paraId="5D5ACD80" w14:textId="34EE5DBE" w:rsidR="002238D4" w:rsidRPr="0093383C" w:rsidRDefault="002238D4">
      <w:proofErr w:type="spellStart"/>
      <w:r>
        <w:t>Youn</w:t>
      </w:r>
      <w:proofErr w:type="spellEnd"/>
      <w:r>
        <w:t xml:space="preserve"> et al 2017 – forest transitions in 9 Asian countries</w:t>
      </w:r>
    </w:p>
    <w:p w14:paraId="6A1BCBAE" w14:textId="6B27CA88" w:rsidR="000A46B5" w:rsidRPr="00C16DA9" w:rsidRDefault="00C16DA9">
      <w:r w:rsidRPr="00C16DA9">
        <w:t>Grogan et al 2019 – commodity prices driving LUC</w:t>
      </w:r>
    </w:p>
    <w:p w14:paraId="0EAC9FDD" w14:textId="0F7DA386" w:rsidR="000A46B5" w:rsidRDefault="000A46B5">
      <w:pPr>
        <w:rPr>
          <w:b/>
          <w:bCs/>
        </w:rPr>
      </w:pPr>
    </w:p>
    <w:p w14:paraId="61F71508" w14:textId="5EEC4A29" w:rsidR="000A46B5" w:rsidRDefault="000A46B5">
      <w:pPr>
        <w:rPr>
          <w:b/>
          <w:bCs/>
        </w:rPr>
      </w:pPr>
      <w:r>
        <w:rPr>
          <w:b/>
          <w:bCs/>
        </w:rPr>
        <w:t>Methods</w:t>
      </w:r>
    </w:p>
    <w:p w14:paraId="1059DA8F" w14:textId="77777777" w:rsidR="000A46B5" w:rsidRPr="000A46B5" w:rsidRDefault="000A46B5" w:rsidP="000A46B5">
      <w:pPr>
        <w:rPr>
          <w:b/>
          <w:bCs/>
          <w:i/>
          <w:iCs/>
        </w:rPr>
      </w:pPr>
      <w:r w:rsidRPr="000A46B5">
        <w:rPr>
          <w:b/>
          <w:bCs/>
          <w:i/>
          <w:iCs/>
        </w:rPr>
        <w:t>Study area</w:t>
      </w:r>
    </w:p>
    <w:p w14:paraId="62225273" w14:textId="1D8FA156" w:rsidR="000A46B5" w:rsidRPr="000A46B5" w:rsidRDefault="000A46B5" w:rsidP="000A46B5">
      <w:r w:rsidRPr="000A46B5">
        <w:rPr>
          <w:noProof/>
        </w:rPr>
        <w:drawing>
          <wp:anchor distT="0" distB="0" distL="114300" distR="114300" simplePos="0" relativeHeight="251659264" behindDoc="1" locked="0" layoutInCell="1" allowOverlap="1" wp14:anchorId="2DEFBACD" wp14:editId="60DE1C84">
            <wp:simplePos x="0" y="0"/>
            <wp:positionH relativeFrom="margin">
              <wp:align>left</wp:align>
            </wp:positionH>
            <wp:positionV relativeFrom="paragraph">
              <wp:posOffset>1332230</wp:posOffset>
            </wp:positionV>
            <wp:extent cx="4381500" cy="4381500"/>
            <wp:effectExtent l="0" t="0" r="0" b="0"/>
            <wp:wrapNone/>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4381500" cy="4381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46B5">
        <w:t>This study investigated macroeconomic predictors of forest loss in Cambodia at the national scale between 1993 – 2015</w:t>
      </w:r>
      <w:r w:rsidR="005252BE">
        <w:t xml:space="preserve">. </w:t>
      </w:r>
      <w:r w:rsidRPr="000A46B5">
        <w:t>Cambodia is in mainland SEA and is bordered by Laos (NE), Thailand (NW), Vietnam (E), and the Gulf of Thailand (SW) (Figure 1). The country has a surface area of 176,520 km</w:t>
      </w:r>
      <w:r w:rsidRPr="000A46B5">
        <w:rPr>
          <w:vertAlign w:val="superscript"/>
        </w:rPr>
        <w:t>2</w:t>
      </w:r>
      <w:r w:rsidRPr="000A46B5">
        <w:t xml:space="preserve"> (UNCTAD, 2020) and is located at latitudes 10-14° north of the equator and thus has a tropical monsoon climate (McSweeney et al. 2010).</w:t>
      </w:r>
    </w:p>
    <w:p w14:paraId="59C1EFF3" w14:textId="77777777" w:rsidR="000A46B5" w:rsidRPr="000A46B5" w:rsidRDefault="000A46B5" w:rsidP="000A46B5"/>
    <w:p w14:paraId="001F25E2" w14:textId="77777777" w:rsidR="000A46B5" w:rsidRPr="000A46B5" w:rsidRDefault="000A46B5" w:rsidP="000A46B5">
      <w:pPr>
        <w:rPr>
          <w:b/>
          <w:bCs/>
          <w:i/>
          <w:iCs/>
        </w:rPr>
      </w:pPr>
    </w:p>
    <w:p w14:paraId="45FCF218" w14:textId="77777777" w:rsidR="000A46B5" w:rsidRPr="000A46B5" w:rsidRDefault="000A46B5" w:rsidP="000A46B5">
      <w:pPr>
        <w:rPr>
          <w:b/>
          <w:bCs/>
          <w:i/>
          <w:iCs/>
        </w:rPr>
      </w:pPr>
    </w:p>
    <w:p w14:paraId="13E055E5" w14:textId="77777777" w:rsidR="000A46B5" w:rsidRPr="000A46B5" w:rsidRDefault="000A46B5" w:rsidP="000A46B5">
      <w:pPr>
        <w:rPr>
          <w:b/>
          <w:bCs/>
          <w:i/>
          <w:iCs/>
        </w:rPr>
      </w:pPr>
    </w:p>
    <w:p w14:paraId="204BE585" w14:textId="77777777" w:rsidR="000A46B5" w:rsidRPr="000A46B5" w:rsidRDefault="000A46B5" w:rsidP="000A46B5">
      <w:pPr>
        <w:rPr>
          <w:b/>
          <w:bCs/>
          <w:i/>
          <w:iCs/>
        </w:rPr>
      </w:pPr>
    </w:p>
    <w:p w14:paraId="1AB0E30E" w14:textId="77777777" w:rsidR="000A46B5" w:rsidRPr="000A46B5" w:rsidRDefault="000A46B5" w:rsidP="000A46B5">
      <w:pPr>
        <w:rPr>
          <w:b/>
          <w:bCs/>
          <w:i/>
          <w:iCs/>
        </w:rPr>
      </w:pPr>
    </w:p>
    <w:p w14:paraId="0F034B5C" w14:textId="77777777" w:rsidR="000A46B5" w:rsidRPr="000A46B5" w:rsidRDefault="000A46B5" w:rsidP="000A46B5">
      <w:pPr>
        <w:rPr>
          <w:b/>
          <w:bCs/>
          <w:i/>
          <w:iCs/>
        </w:rPr>
      </w:pPr>
    </w:p>
    <w:p w14:paraId="0C6EAF8A" w14:textId="77777777" w:rsidR="000A46B5" w:rsidRPr="000A46B5" w:rsidRDefault="000A46B5" w:rsidP="000A46B5">
      <w:pPr>
        <w:rPr>
          <w:b/>
          <w:bCs/>
          <w:i/>
          <w:iCs/>
        </w:rPr>
      </w:pPr>
    </w:p>
    <w:p w14:paraId="0D50ED92" w14:textId="77777777" w:rsidR="000A46B5" w:rsidRPr="000A46B5" w:rsidRDefault="000A46B5" w:rsidP="000A46B5">
      <w:pPr>
        <w:rPr>
          <w:b/>
          <w:bCs/>
          <w:i/>
          <w:iCs/>
        </w:rPr>
      </w:pPr>
    </w:p>
    <w:p w14:paraId="74B6A27F" w14:textId="77777777" w:rsidR="000A46B5" w:rsidRPr="000A46B5" w:rsidRDefault="000A46B5" w:rsidP="000A46B5">
      <w:pPr>
        <w:rPr>
          <w:b/>
          <w:bCs/>
          <w:i/>
          <w:iCs/>
        </w:rPr>
      </w:pPr>
    </w:p>
    <w:p w14:paraId="1D84E5A3" w14:textId="77777777" w:rsidR="000A46B5" w:rsidRPr="000A46B5" w:rsidRDefault="000A46B5" w:rsidP="000A46B5">
      <w:pPr>
        <w:rPr>
          <w:b/>
          <w:bCs/>
          <w:i/>
          <w:iCs/>
        </w:rPr>
      </w:pPr>
    </w:p>
    <w:p w14:paraId="0E6A6FAA" w14:textId="77777777" w:rsidR="000A46B5" w:rsidRPr="000A46B5" w:rsidRDefault="000A46B5" w:rsidP="000A46B5">
      <w:pPr>
        <w:rPr>
          <w:b/>
          <w:bCs/>
          <w:i/>
          <w:iCs/>
        </w:rPr>
      </w:pPr>
    </w:p>
    <w:p w14:paraId="244A913F" w14:textId="77777777" w:rsidR="000A46B5" w:rsidRPr="000A46B5" w:rsidRDefault="000A46B5" w:rsidP="000A46B5">
      <w:pPr>
        <w:rPr>
          <w:b/>
          <w:bCs/>
          <w:i/>
          <w:iCs/>
        </w:rPr>
      </w:pPr>
    </w:p>
    <w:p w14:paraId="5BB2D21C" w14:textId="77777777" w:rsidR="000A46B5" w:rsidRPr="000A46B5" w:rsidRDefault="000A46B5" w:rsidP="000A46B5">
      <w:pPr>
        <w:rPr>
          <w:b/>
          <w:bCs/>
        </w:rPr>
      </w:pPr>
    </w:p>
    <w:p w14:paraId="2000D882" w14:textId="77777777" w:rsidR="005252BE" w:rsidRDefault="005252BE" w:rsidP="000A46B5">
      <w:pPr>
        <w:rPr>
          <w:b/>
          <w:bCs/>
        </w:rPr>
      </w:pPr>
    </w:p>
    <w:p w14:paraId="76336D29" w14:textId="5B7EAE45" w:rsidR="000A46B5" w:rsidRPr="000A46B5" w:rsidRDefault="000A46B5" w:rsidP="000A46B5">
      <w:pPr>
        <w:rPr>
          <w:b/>
          <w:bCs/>
          <w:i/>
          <w:iCs/>
          <w:sz w:val="20"/>
          <w:szCs w:val="20"/>
        </w:rPr>
      </w:pPr>
      <w:r w:rsidRPr="000A46B5">
        <w:rPr>
          <w:b/>
          <w:bCs/>
          <w:sz w:val="20"/>
          <w:szCs w:val="20"/>
        </w:rPr>
        <w:t xml:space="preserve">Figure 1. Map of Southeast Asia with Cambodia highlighted in red. </w:t>
      </w:r>
    </w:p>
    <w:p w14:paraId="508AA3CA" w14:textId="77777777" w:rsidR="000A46B5" w:rsidRPr="000A46B5" w:rsidRDefault="000A46B5" w:rsidP="000A46B5">
      <w:pPr>
        <w:rPr>
          <w:b/>
          <w:bCs/>
          <w:i/>
          <w:iCs/>
        </w:rPr>
      </w:pPr>
      <w:r w:rsidRPr="000A46B5">
        <w:rPr>
          <w:b/>
          <w:bCs/>
          <w:i/>
          <w:iCs/>
        </w:rPr>
        <w:t>Data sources</w:t>
      </w:r>
    </w:p>
    <w:p w14:paraId="6EA63835" w14:textId="4FFE6008" w:rsidR="000A46B5" w:rsidRPr="000A46B5" w:rsidRDefault="000A46B5" w:rsidP="000A46B5">
      <w:r w:rsidRPr="000A46B5">
        <w:t>National macroeconomic variables were acquired from publicly available sources (Table 1) for the period 1993 – 2015.</w:t>
      </w:r>
      <w:r>
        <w:t xml:space="preserve"> </w:t>
      </w:r>
      <w:r w:rsidRPr="000A46B5">
        <w:t xml:space="preserve">Data on economic land concessions, protected areas, and elevation (digital </w:t>
      </w:r>
      <w:r w:rsidRPr="000A46B5">
        <w:lastRenderedPageBreak/>
        <w:t xml:space="preserve">elevation model), and shapefiles for the country, provinces, and communes were provided by the </w:t>
      </w:r>
      <w:r w:rsidR="001A6F37">
        <w:t xml:space="preserve">Royal Government of Cambodia (via the </w:t>
      </w:r>
      <w:r w:rsidRPr="000A46B5">
        <w:t>Wildlife Conservation Society</w:t>
      </w:r>
      <w:r w:rsidR="001A6F37">
        <w:t>)</w:t>
      </w:r>
      <w:r w:rsidRPr="000A46B5">
        <w:t>. Forest cover layers were taken from the publicly available European Space Agency Climate Change Initiative (ESACCI) satellite data for the years 1993 – 2015.</w:t>
      </w:r>
    </w:p>
    <w:p w14:paraId="6907946E" w14:textId="788DB002" w:rsidR="000A46B5" w:rsidRPr="000A46B5" w:rsidRDefault="000A46B5" w:rsidP="000A46B5">
      <w:pPr>
        <w:rPr>
          <w:b/>
          <w:bCs/>
          <w:i/>
          <w:iCs/>
        </w:rPr>
      </w:pPr>
      <w:r w:rsidRPr="000A46B5">
        <w:rPr>
          <w:b/>
          <w:bCs/>
          <w:i/>
          <w:iCs/>
        </w:rPr>
        <w:t>Variable selection</w:t>
      </w:r>
    </w:p>
    <w:p w14:paraId="3487211B" w14:textId="41734C74" w:rsidR="000A46B5" w:rsidRPr="000A46B5" w:rsidRDefault="000A46B5" w:rsidP="000A46B5">
      <w:r w:rsidRPr="000A46B5">
        <w:t xml:space="preserve">The response variables were 1) change in forest cover (forest loss) from time </w:t>
      </w:r>
      <w:r w:rsidRPr="000A46B5">
        <w:rPr>
          <w:i/>
          <w:iCs/>
        </w:rPr>
        <w:t>t</w:t>
      </w:r>
      <w:r w:rsidRPr="000A46B5">
        <w:t xml:space="preserve"> to time </w:t>
      </w:r>
      <w:r w:rsidRPr="000A46B5">
        <w:rPr>
          <w:i/>
          <w:iCs/>
        </w:rPr>
        <w:t>t</w:t>
      </w:r>
      <w:r w:rsidRPr="000A46B5">
        <w:rPr>
          <w:i/>
          <w:iCs/>
          <w:vertAlign w:val="subscript"/>
        </w:rPr>
        <w:t>+1</w:t>
      </w:r>
      <w:r w:rsidRPr="000A46B5">
        <w:t xml:space="preserve"> and 2) the number of new economic land concession (ELC) allocations in year </w:t>
      </w:r>
      <w:r w:rsidRPr="000A46B5">
        <w:rPr>
          <w:i/>
          <w:iCs/>
        </w:rPr>
        <w:t>t</w:t>
      </w:r>
      <w:r w:rsidRPr="000A46B5">
        <w:t>.</w:t>
      </w:r>
      <w:r>
        <w:t xml:space="preserve"> </w:t>
      </w:r>
      <w:commentRangeStart w:id="0"/>
      <w:r w:rsidRPr="000A46B5">
        <w:t>Macroeconomic</w:t>
      </w:r>
      <w:r>
        <w:t xml:space="preserve"> </w:t>
      </w:r>
      <w:r w:rsidRPr="000A46B5">
        <w:t xml:space="preserve">and control variables were selected based on a combination of previous studies, data availability, and the authors’ knowledge of Cambodia. </w:t>
      </w:r>
      <w:commentRangeEnd w:id="0"/>
      <w:r w:rsidR="00667CED">
        <w:rPr>
          <w:rStyle w:val="CommentReference"/>
        </w:rPr>
        <w:commentReference w:id="0"/>
      </w:r>
      <w:r w:rsidRPr="000A46B5">
        <w:t xml:space="preserve">Macroeconomic variables were selected to create three sets of predictors, each targeting a different driver: economic development (n=8), commodity prices (external market forces, n=8), and producer prices (internal market forces, n=5) </w:t>
      </w:r>
      <w:r w:rsidRPr="000A46B5">
        <w:fldChar w:fldCharType="begin"/>
      </w:r>
      <w:r w:rsidRPr="000A46B5">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0A46B5">
        <w:fldChar w:fldCharType="separate"/>
      </w:r>
      <w:r w:rsidRPr="000A46B5">
        <w:t>(Table S1, Nelson et al. 2006; Ewers 2006; Gong et al. 2013; Kuang et al. 2016; Fan &amp; Ding 2016; Bonilla-Bedoya et al. 2018)</w:t>
      </w:r>
      <w:r w:rsidRPr="000A46B5">
        <w:fldChar w:fldCharType="end"/>
      </w:r>
      <w:r w:rsidRPr="000A46B5">
        <w:t xml:space="preserve">. Each predictor was hypothesised to be a driver of forest loss (Table S2). Human population density was included as a control variable for the economic set and total forest remaining was included as control variable across all sets, as both were expected to influence forest loss. Both per capita Gross Domestic Product (GDP) and amount of forest remaining were included to reflect the economic development path and the forest scarcity path respectively </w:t>
      </w:r>
      <w:r w:rsidRPr="000A46B5">
        <w:fldChar w:fldCharType="begin"/>
      </w:r>
      <w:r w:rsidR="007739D7">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Pr="000A46B5">
        <w:fldChar w:fldCharType="separate"/>
      </w:r>
      <w:r w:rsidR="007739D7" w:rsidRPr="007739D7">
        <w:rPr>
          <w:rFonts w:ascii="Calibri" w:hAnsi="Calibri" w:cs="Calibri"/>
        </w:rPr>
        <w:t>(Rudel et al. 2005; Lambin &amp; Meyfroidt 2010)</w:t>
      </w:r>
      <w:r w:rsidRPr="000A46B5">
        <w:fldChar w:fldCharType="end"/>
      </w:r>
      <w:r w:rsidRPr="000A46B5">
        <w:t>. After pre-analysis checks for errors and correlation, the resulting variable set contained 20 variables (Table 1).</w:t>
      </w:r>
    </w:p>
    <w:p w14:paraId="7B3CC724" w14:textId="77777777" w:rsidR="000A46B5" w:rsidRPr="001E05DC" w:rsidRDefault="000A46B5" w:rsidP="000A46B5">
      <w:pPr>
        <w:rPr>
          <w:b/>
          <w:bCs/>
          <w:i/>
          <w:iCs/>
        </w:rPr>
      </w:pPr>
      <w:r w:rsidRPr="001E05DC">
        <w:rPr>
          <w:b/>
          <w:bCs/>
          <w:i/>
          <w:iCs/>
        </w:rPr>
        <w:t>Data processing</w:t>
      </w:r>
    </w:p>
    <w:p w14:paraId="6A7C6D7B" w14:textId="461B18D8" w:rsidR="007D6A50" w:rsidRPr="007739D7" w:rsidRDefault="000A46B5" w:rsidP="000A46B5">
      <w:r w:rsidRPr="001E05DC">
        <w:t>The forest cover</w:t>
      </w:r>
      <w:r w:rsidR="005252BE">
        <w:t xml:space="preserve"> response</w:t>
      </w:r>
      <w:r w:rsidRPr="001E05DC">
        <w:t xml:space="preserve"> variable was extracted from the ESACCI product by totalling the number of pixels (1 Pixel = 0.09km</w:t>
      </w:r>
      <w:r w:rsidRPr="001E05DC">
        <w:rPr>
          <w:vertAlign w:val="superscript"/>
        </w:rPr>
        <w:t>2</w:t>
      </w:r>
      <w:r w:rsidRPr="001E05DC">
        <w:t xml:space="preserve">) in each year classified as bands 50, 60, 61, 62, 70, 71, 72, 80, 81, 82, 90, and 100 (Table S4). Forest cover data processing was done in QGIS </w:t>
      </w:r>
      <w:r w:rsidRPr="001E05DC">
        <w:fldChar w:fldCharType="begin"/>
      </w:r>
      <w:r w:rsidRPr="001E05DC">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1E05DC">
        <w:fldChar w:fldCharType="separate"/>
      </w:r>
      <w:r w:rsidRPr="001E05DC">
        <w:t>(QGIS Geographic Information System v3.16)</w:t>
      </w:r>
      <w:r w:rsidRPr="001E05DC">
        <w:fldChar w:fldCharType="end"/>
      </w:r>
      <w:r w:rsidRPr="001E05DC">
        <w:t xml:space="preserve">. </w:t>
      </w:r>
      <w:r w:rsidR="005252BE">
        <w:t>The ELC response variable was created by summing the number of new ELC contracts that were dated in each year of the study period, resulting in a count of new ELCs per year. P</w:t>
      </w:r>
      <w:r w:rsidRPr="001E05DC">
        <w:t>redictor variables were checked for collinearity, and if two variables in the same set had a correlation coefficient of &gt;0.6 then generally one was removed (Supporting Information).</w:t>
      </w:r>
      <w:r w:rsidR="005252BE">
        <w:t xml:space="preserve"> </w:t>
      </w:r>
      <w:r w:rsidRPr="001E05DC">
        <w:t xml:space="preserve">Forest cover was converted to change in forest cover using </w:t>
      </w:r>
      <w:r w:rsidRPr="001E05DC">
        <w:rPr>
          <w:i/>
          <w:iCs/>
        </w:rPr>
        <w:t>forest cover</w:t>
      </w:r>
      <w:r w:rsidRPr="001E05DC">
        <w:rPr>
          <w:i/>
          <w:iCs/>
          <w:vertAlign w:val="subscript"/>
        </w:rPr>
        <w:t>t+1</w:t>
      </w:r>
      <w:r w:rsidRPr="001E05DC">
        <w:rPr>
          <w:i/>
          <w:iCs/>
        </w:rPr>
        <w:t xml:space="preserve"> − forest cover</w:t>
      </w:r>
      <w:r w:rsidRPr="001E05DC">
        <w:rPr>
          <w:i/>
          <w:iCs/>
          <w:vertAlign w:val="subscript"/>
        </w:rPr>
        <w:t>t</w:t>
      </w:r>
      <w:r w:rsidRPr="001E05DC">
        <w:t xml:space="preserve">, where </w:t>
      </w:r>
      <w:r w:rsidRPr="001E05DC">
        <w:rPr>
          <w:i/>
          <w:iCs/>
        </w:rPr>
        <w:t>t</w:t>
      </w:r>
      <w:r w:rsidRPr="001E05DC">
        <w:t xml:space="preserve"> represents year </w:t>
      </w:r>
      <w:r w:rsidRPr="001E05DC">
        <w:rPr>
          <w:i/>
          <w:iCs/>
        </w:rPr>
        <w:t>t.</w:t>
      </w:r>
      <w:r w:rsidRPr="001E05DC">
        <w:t xml:space="preserve"> There were no periods of forest gain during the study period, and so the response can be considered as rate of forest loss. All predictors were converted from raw values to change in values using </w:t>
      </w:r>
      <w:r w:rsidRPr="001E05DC">
        <w:rPr>
          <w:i/>
          <w:iCs/>
        </w:rPr>
        <w:t>X</w:t>
      </w:r>
      <w:r w:rsidRPr="001E05DC">
        <w:rPr>
          <w:i/>
          <w:iCs/>
          <w:vertAlign w:val="subscript"/>
        </w:rPr>
        <w:t>t+1</w:t>
      </w:r>
      <w:r w:rsidRPr="001E05DC">
        <w:rPr>
          <w:i/>
          <w:iCs/>
        </w:rPr>
        <w:t xml:space="preserve"> – </w:t>
      </w:r>
      <w:proofErr w:type="spellStart"/>
      <w:r w:rsidRPr="001E05DC">
        <w:rPr>
          <w:i/>
          <w:iCs/>
        </w:rPr>
        <w:t>X</w:t>
      </w:r>
      <w:r w:rsidRPr="001E05DC">
        <w:rPr>
          <w:i/>
          <w:iCs/>
          <w:vertAlign w:val="subscript"/>
        </w:rPr>
        <w:t>t</w:t>
      </w:r>
      <w:proofErr w:type="spellEnd"/>
      <w:r w:rsidRPr="001E05DC">
        <w:rPr>
          <w:i/>
          <w:iCs/>
        </w:rPr>
        <w:t xml:space="preserve">, </w:t>
      </w:r>
      <w:r w:rsidRPr="001E05DC">
        <w:t xml:space="preserve">where </w:t>
      </w:r>
      <w:r w:rsidRPr="001E05DC">
        <w:rPr>
          <w:i/>
          <w:iCs/>
        </w:rPr>
        <w:t>t</w:t>
      </w:r>
      <w:r w:rsidRPr="001E05DC">
        <w:t xml:space="preserve"> represents year </w:t>
      </w:r>
      <w:r w:rsidRPr="001E05DC">
        <w:rPr>
          <w:i/>
          <w:iCs/>
        </w:rPr>
        <w:t>t</w:t>
      </w:r>
      <w:r w:rsidRPr="001E05DC">
        <w:t xml:space="preserve"> </w:t>
      </w:r>
      <w:r w:rsidRPr="001E05DC">
        <w:fldChar w:fldCharType="begin"/>
      </w:r>
      <w:r w:rsidR="007739D7">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Pr="001E05DC">
        <w:fldChar w:fldCharType="separate"/>
      </w:r>
      <w:r w:rsidR="007739D7" w:rsidRPr="007739D7">
        <w:rPr>
          <w:rFonts w:ascii="Calibri" w:hAnsi="Calibri" w:cs="Calibri"/>
        </w:rPr>
        <w:t>(Barrett et al. 2006)</w:t>
      </w:r>
      <w:r w:rsidRPr="001E05DC">
        <w:fldChar w:fldCharType="end"/>
      </w:r>
      <w:r w:rsidRPr="001E05DC">
        <w:t xml:space="preserve">. The variable </w:t>
      </w:r>
      <w:r w:rsidRPr="001E05DC">
        <w:rPr>
          <w:i/>
          <w:iCs/>
        </w:rPr>
        <w:t>forest remaining</w:t>
      </w:r>
      <w:r w:rsidRPr="001E05DC">
        <w:t xml:space="preserve"> was left as raw values (km</w:t>
      </w:r>
      <w:r w:rsidRPr="001E05DC">
        <w:rPr>
          <w:vertAlign w:val="superscript"/>
        </w:rPr>
        <w:t>2</w:t>
      </w:r>
      <w:r w:rsidRPr="001E05DC">
        <w:t xml:space="preserve">). Cambodia’s first general election and subsequent adoption of a free market economy occurred in 1993, resulting in unreliable GDP-related values for 1993 </w:t>
      </w:r>
      <w:r w:rsidRPr="001E05DC">
        <w:fldChar w:fldCharType="begin"/>
      </w:r>
      <w:r w:rsidR="007739D7">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Pr="001E05DC">
        <w:fldChar w:fldCharType="separate"/>
      </w:r>
      <w:r w:rsidR="007739D7" w:rsidRPr="007739D7">
        <w:rPr>
          <w:rFonts w:ascii="Calibri" w:hAnsi="Calibri" w:cs="Calibri"/>
        </w:rPr>
        <w:t>(Chhair &amp; Ung 2013)</w:t>
      </w:r>
      <w:r w:rsidRPr="001E05DC">
        <w:fldChar w:fldCharType="end"/>
      </w:r>
      <w:r w:rsidRPr="001E05DC">
        <w:t xml:space="preserve"> and subsequent change values in 1994, and so these</w:t>
      </w:r>
      <w:r w:rsidR="00C831FB">
        <w:t xml:space="preserve"> years</w:t>
      </w:r>
      <w:r w:rsidRPr="001E05DC">
        <w:t xml:space="preserve"> were removed. </w:t>
      </w:r>
      <w:r w:rsidR="007D6A50">
        <w:t xml:space="preserve">Predictor variables were not centred or scaled prior to analysis because in this case the value of the intercept, in other words the value of the response </w:t>
      </w:r>
      <w:r w:rsidR="007D6A50">
        <w:rPr>
          <w:i/>
          <w:iCs/>
        </w:rPr>
        <w:t>y</w:t>
      </w:r>
      <w:r w:rsidR="007D6A50">
        <w:t xml:space="preserve"> when the value of a given predictor </w:t>
      </w:r>
      <w:r w:rsidR="007D6A50">
        <w:rPr>
          <w:i/>
          <w:iCs/>
        </w:rPr>
        <w:t>x</w:t>
      </w:r>
      <w:r w:rsidR="007D6A50">
        <w:t xml:space="preserve"> is 0 (i.e., there is no change in the predictor from</w:t>
      </w:r>
      <w:r w:rsidR="007739D7">
        <w:t xml:space="preserve"> time</w:t>
      </w:r>
      <w:r w:rsidR="007D6A50">
        <w:t xml:space="preserve"> </w:t>
      </w:r>
      <w:r w:rsidR="007D6A50">
        <w:rPr>
          <w:i/>
          <w:iCs/>
        </w:rPr>
        <w:t>t</w:t>
      </w:r>
      <w:r w:rsidR="007D6A50" w:rsidRPr="007739D7">
        <w:rPr>
          <w:i/>
          <w:iCs/>
          <w:vertAlign w:val="subscript"/>
        </w:rPr>
        <w:t>-1</w:t>
      </w:r>
      <w:r w:rsidR="007D6A50">
        <w:t xml:space="preserve"> to</w:t>
      </w:r>
      <w:r w:rsidR="007739D7">
        <w:t xml:space="preserve"> time</w:t>
      </w:r>
      <w:r w:rsidR="007D6A50">
        <w:t xml:space="preserve"> </w:t>
      </w:r>
      <w:r w:rsidR="007739D7">
        <w:rPr>
          <w:i/>
          <w:iCs/>
        </w:rPr>
        <w:t>t</w:t>
      </w:r>
      <w:r w:rsidR="007D6A50">
        <w:t>) is</w:t>
      </w:r>
      <w:r w:rsidR="007739D7">
        <w:t xml:space="preserve"> more meaningful than the value of </w:t>
      </w:r>
      <w:r w:rsidR="007739D7">
        <w:rPr>
          <w:i/>
          <w:iCs/>
        </w:rPr>
        <w:t>y</w:t>
      </w:r>
      <w:r w:rsidR="007739D7">
        <w:t xml:space="preserve"> when the value of </w:t>
      </w:r>
      <w:r w:rsidR="007739D7">
        <w:rPr>
          <w:i/>
          <w:iCs/>
        </w:rPr>
        <w:t xml:space="preserve">x </w:t>
      </w:r>
      <w:r w:rsidR="007739D7">
        <w:t xml:space="preserve">is at its mean. </w:t>
      </w:r>
    </w:p>
    <w:p w14:paraId="6CFE929A" w14:textId="77777777" w:rsidR="009F455B" w:rsidRDefault="009F455B" w:rsidP="000A46B5">
      <w:pPr>
        <w:rPr>
          <w:b/>
          <w:bCs/>
          <w:i/>
          <w:iCs/>
        </w:rPr>
      </w:pPr>
    </w:p>
    <w:p w14:paraId="465A6358" w14:textId="77777777" w:rsidR="009F455B" w:rsidRDefault="009F455B" w:rsidP="000A46B5">
      <w:pPr>
        <w:rPr>
          <w:b/>
          <w:bCs/>
          <w:i/>
          <w:iCs/>
        </w:rPr>
      </w:pPr>
    </w:p>
    <w:p w14:paraId="261CD5D7" w14:textId="77777777" w:rsidR="009F455B" w:rsidRDefault="009F455B" w:rsidP="000A46B5">
      <w:pPr>
        <w:rPr>
          <w:b/>
          <w:bCs/>
          <w:i/>
          <w:iCs/>
        </w:rPr>
      </w:pPr>
    </w:p>
    <w:p w14:paraId="46F87944" w14:textId="77777777" w:rsidR="009F455B" w:rsidRDefault="009F455B" w:rsidP="000A46B5">
      <w:pPr>
        <w:rPr>
          <w:b/>
          <w:bCs/>
          <w:i/>
          <w:iCs/>
        </w:rPr>
      </w:pPr>
    </w:p>
    <w:p w14:paraId="4ED2CFE4" w14:textId="77777777" w:rsidR="009F455B" w:rsidRDefault="009F455B" w:rsidP="000A46B5">
      <w:pPr>
        <w:rPr>
          <w:b/>
          <w:bCs/>
          <w:i/>
          <w:iCs/>
        </w:rPr>
      </w:pPr>
    </w:p>
    <w:p w14:paraId="707786C5" w14:textId="77777777" w:rsidR="009F455B" w:rsidRDefault="009F455B" w:rsidP="000A46B5">
      <w:pPr>
        <w:rPr>
          <w:b/>
          <w:bCs/>
          <w:i/>
          <w:iCs/>
        </w:rPr>
      </w:pPr>
    </w:p>
    <w:p w14:paraId="26A47CEC" w14:textId="77777777" w:rsidR="009F455B" w:rsidRDefault="009F455B" w:rsidP="000A46B5">
      <w:pPr>
        <w:rPr>
          <w:b/>
          <w:bCs/>
          <w:i/>
          <w:iCs/>
        </w:rPr>
        <w:sectPr w:rsidR="009F455B">
          <w:pgSz w:w="11906" w:h="16838"/>
          <w:pgMar w:top="1440" w:right="1440" w:bottom="1440" w:left="1440" w:header="708" w:footer="708" w:gutter="0"/>
          <w:cols w:space="708"/>
          <w:docGrid w:linePitch="360"/>
        </w:sectPr>
      </w:pPr>
    </w:p>
    <w:p w14:paraId="6D09E34D" w14:textId="77777777" w:rsidR="009F455B" w:rsidRPr="001E05DC" w:rsidRDefault="009F455B" w:rsidP="009F455B">
      <w:pPr>
        <w:rPr>
          <w:b/>
          <w:bCs/>
        </w:rPr>
      </w:pPr>
      <w:r w:rsidRPr="001E05DC">
        <w:rPr>
          <w:b/>
          <w:bCs/>
        </w:rPr>
        <w:lastRenderedPageBreak/>
        <w:t xml:space="preserve">Table 1.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9F455B" w:rsidRPr="001E05DC" w14:paraId="3DED92BA" w14:textId="77777777" w:rsidTr="00AB26EE">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2F61EAFF" w14:textId="77777777" w:rsidR="009F455B" w:rsidRPr="001E05DC" w:rsidRDefault="009F455B" w:rsidP="00AB26EE">
            <w:pPr>
              <w:rPr>
                <w:b/>
                <w:bCs/>
              </w:rPr>
            </w:pPr>
            <w:r w:rsidRPr="001E05DC">
              <w:rPr>
                <w:b/>
                <w:bCs/>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5A811360" w14:textId="77777777" w:rsidR="009F455B" w:rsidRPr="001E05DC" w:rsidRDefault="009F455B" w:rsidP="00AB26EE">
            <w:pPr>
              <w:rPr>
                <w:b/>
                <w:bCs/>
              </w:rPr>
            </w:pPr>
            <w:r w:rsidRPr="001E05DC">
              <w:rPr>
                <w:b/>
                <w:bCs/>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24D12271" w14:textId="77777777" w:rsidR="009F455B" w:rsidRPr="001E05DC" w:rsidRDefault="009F455B" w:rsidP="00AB26EE">
            <w:pPr>
              <w:rPr>
                <w:b/>
                <w:bCs/>
              </w:rPr>
            </w:pPr>
            <w:r w:rsidRPr="001E05DC">
              <w:rPr>
                <w:b/>
                <w:bCs/>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0623175B" w14:textId="77777777" w:rsidR="009F455B" w:rsidRPr="001E05DC" w:rsidRDefault="009F455B" w:rsidP="00AB26EE">
            <w:pPr>
              <w:rPr>
                <w:b/>
                <w:bCs/>
              </w:rPr>
            </w:pPr>
            <w:r w:rsidRPr="001E05DC">
              <w:rPr>
                <w:b/>
                <w:bCs/>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0B43AA6B" w14:textId="77777777" w:rsidR="009F455B" w:rsidRPr="001E05DC" w:rsidRDefault="009F455B" w:rsidP="00AB26EE">
            <w:pPr>
              <w:rPr>
                <w:b/>
                <w:bCs/>
              </w:rPr>
            </w:pPr>
            <w:r w:rsidRPr="001E05DC">
              <w:rPr>
                <w:b/>
                <w:bCs/>
              </w:rPr>
              <w:t>Details</w:t>
            </w:r>
          </w:p>
        </w:tc>
      </w:tr>
      <w:tr w:rsidR="009F455B" w:rsidRPr="001E05DC" w14:paraId="04F5D8F4" w14:textId="77777777" w:rsidTr="00AB26EE">
        <w:trPr>
          <w:trHeight w:val="288"/>
        </w:trPr>
        <w:tc>
          <w:tcPr>
            <w:tcW w:w="3440" w:type="dxa"/>
            <w:tcBorders>
              <w:top w:val="single" w:sz="12" w:space="0" w:color="auto"/>
              <w:left w:val="nil"/>
              <w:bottom w:val="nil"/>
              <w:right w:val="nil"/>
            </w:tcBorders>
            <w:shd w:val="clear" w:color="auto" w:fill="auto"/>
            <w:noWrap/>
            <w:hideMark/>
          </w:tcPr>
          <w:p w14:paraId="5E22CAD3" w14:textId="77777777" w:rsidR="009F455B" w:rsidRPr="001E05DC" w:rsidRDefault="009F455B" w:rsidP="00AB26EE">
            <w:pPr>
              <w:rPr>
                <w:i/>
                <w:iCs/>
              </w:rPr>
            </w:pPr>
            <w:r w:rsidRPr="001E05DC">
              <w:rPr>
                <w:i/>
                <w:iCs/>
              </w:rPr>
              <w:t>Economy</w:t>
            </w:r>
          </w:p>
        </w:tc>
        <w:tc>
          <w:tcPr>
            <w:tcW w:w="1400" w:type="dxa"/>
            <w:tcBorders>
              <w:top w:val="single" w:sz="12" w:space="0" w:color="auto"/>
              <w:left w:val="nil"/>
              <w:bottom w:val="nil"/>
              <w:right w:val="nil"/>
            </w:tcBorders>
            <w:shd w:val="clear" w:color="auto" w:fill="auto"/>
            <w:noWrap/>
            <w:hideMark/>
          </w:tcPr>
          <w:p w14:paraId="77CBF803" w14:textId="77777777" w:rsidR="009F455B" w:rsidRPr="001E05DC" w:rsidRDefault="009F455B" w:rsidP="00AB26EE">
            <w:pPr>
              <w:rPr>
                <w:i/>
                <w:iCs/>
              </w:rPr>
            </w:pPr>
          </w:p>
        </w:tc>
        <w:tc>
          <w:tcPr>
            <w:tcW w:w="1196" w:type="dxa"/>
            <w:tcBorders>
              <w:top w:val="single" w:sz="12" w:space="0" w:color="auto"/>
              <w:left w:val="nil"/>
              <w:bottom w:val="nil"/>
              <w:right w:val="nil"/>
            </w:tcBorders>
            <w:shd w:val="clear" w:color="auto" w:fill="auto"/>
            <w:noWrap/>
            <w:hideMark/>
          </w:tcPr>
          <w:p w14:paraId="66F6727D" w14:textId="77777777" w:rsidR="009F455B" w:rsidRPr="001E05DC" w:rsidRDefault="009F455B" w:rsidP="00AB26EE"/>
        </w:tc>
        <w:tc>
          <w:tcPr>
            <w:tcW w:w="1477" w:type="dxa"/>
            <w:tcBorders>
              <w:top w:val="single" w:sz="12" w:space="0" w:color="auto"/>
              <w:left w:val="nil"/>
              <w:bottom w:val="nil"/>
              <w:right w:val="nil"/>
            </w:tcBorders>
            <w:shd w:val="clear" w:color="auto" w:fill="auto"/>
            <w:noWrap/>
            <w:hideMark/>
          </w:tcPr>
          <w:p w14:paraId="179318BA" w14:textId="77777777" w:rsidR="009F455B" w:rsidRPr="001E05DC" w:rsidRDefault="009F455B" w:rsidP="00AB26EE"/>
        </w:tc>
        <w:tc>
          <w:tcPr>
            <w:tcW w:w="6323" w:type="dxa"/>
            <w:tcBorders>
              <w:top w:val="single" w:sz="12" w:space="0" w:color="auto"/>
              <w:left w:val="nil"/>
              <w:bottom w:val="nil"/>
              <w:right w:val="nil"/>
            </w:tcBorders>
            <w:shd w:val="clear" w:color="auto" w:fill="auto"/>
            <w:noWrap/>
            <w:hideMark/>
          </w:tcPr>
          <w:p w14:paraId="01285FF5" w14:textId="77777777" w:rsidR="009F455B" w:rsidRPr="001E05DC" w:rsidRDefault="009F455B" w:rsidP="00AB26EE"/>
        </w:tc>
      </w:tr>
      <w:tr w:rsidR="009F455B" w:rsidRPr="001E05DC" w14:paraId="738B6DAD" w14:textId="77777777" w:rsidTr="00AB26EE">
        <w:trPr>
          <w:trHeight w:val="288"/>
        </w:trPr>
        <w:tc>
          <w:tcPr>
            <w:tcW w:w="3440" w:type="dxa"/>
            <w:tcBorders>
              <w:top w:val="nil"/>
              <w:left w:val="nil"/>
              <w:bottom w:val="nil"/>
              <w:right w:val="nil"/>
            </w:tcBorders>
            <w:shd w:val="clear" w:color="auto" w:fill="auto"/>
            <w:noWrap/>
            <w:hideMark/>
          </w:tcPr>
          <w:p w14:paraId="6690BCCA" w14:textId="77777777" w:rsidR="009F455B" w:rsidRPr="001E05DC" w:rsidRDefault="009F455B" w:rsidP="00AB26EE">
            <w:r w:rsidRPr="001E05DC">
              <w:t xml:space="preserve">GDP per capita </w:t>
            </w:r>
          </w:p>
        </w:tc>
        <w:tc>
          <w:tcPr>
            <w:tcW w:w="1400" w:type="dxa"/>
            <w:tcBorders>
              <w:top w:val="nil"/>
              <w:left w:val="nil"/>
              <w:bottom w:val="nil"/>
              <w:right w:val="nil"/>
            </w:tcBorders>
            <w:shd w:val="clear" w:color="auto" w:fill="auto"/>
            <w:noWrap/>
            <w:hideMark/>
          </w:tcPr>
          <w:p w14:paraId="59A786E7" w14:textId="77777777" w:rsidR="009F455B" w:rsidRPr="001E05DC" w:rsidRDefault="009F455B" w:rsidP="00AB26EE">
            <w:r w:rsidRPr="001E05DC">
              <w:t>Billions USD</w:t>
            </w:r>
          </w:p>
        </w:tc>
        <w:tc>
          <w:tcPr>
            <w:tcW w:w="1196" w:type="dxa"/>
            <w:tcBorders>
              <w:top w:val="nil"/>
              <w:left w:val="nil"/>
              <w:bottom w:val="nil"/>
              <w:right w:val="nil"/>
            </w:tcBorders>
            <w:shd w:val="clear" w:color="auto" w:fill="auto"/>
            <w:noWrap/>
            <w:hideMark/>
          </w:tcPr>
          <w:p w14:paraId="0AEF2DA1"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4B6279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hideMark/>
          </w:tcPr>
          <w:p w14:paraId="2B18DAB7" w14:textId="77777777" w:rsidR="009F455B" w:rsidRPr="001E05DC" w:rsidRDefault="009F455B" w:rsidP="00AB26EE">
            <w:r w:rsidRPr="001E05DC">
              <w:t>Constant 2010 rates</w:t>
            </w:r>
          </w:p>
        </w:tc>
      </w:tr>
      <w:tr w:rsidR="009F455B" w:rsidRPr="001E05DC" w14:paraId="5B4BD252" w14:textId="77777777" w:rsidTr="00AB26EE">
        <w:trPr>
          <w:trHeight w:val="288"/>
        </w:trPr>
        <w:tc>
          <w:tcPr>
            <w:tcW w:w="3440" w:type="dxa"/>
            <w:tcBorders>
              <w:top w:val="nil"/>
              <w:left w:val="nil"/>
              <w:bottom w:val="nil"/>
              <w:right w:val="nil"/>
            </w:tcBorders>
            <w:shd w:val="clear" w:color="auto" w:fill="auto"/>
            <w:noWrap/>
          </w:tcPr>
          <w:p w14:paraId="46FB85D3" w14:textId="77777777" w:rsidR="009F455B" w:rsidRPr="001E05DC" w:rsidRDefault="009F455B" w:rsidP="00AB26EE">
            <w:r w:rsidRPr="001E05DC">
              <w:t>GDP growth</w:t>
            </w:r>
          </w:p>
        </w:tc>
        <w:tc>
          <w:tcPr>
            <w:tcW w:w="1400" w:type="dxa"/>
            <w:tcBorders>
              <w:top w:val="nil"/>
              <w:left w:val="nil"/>
              <w:bottom w:val="nil"/>
              <w:right w:val="nil"/>
            </w:tcBorders>
            <w:shd w:val="clear" w:color="auto" w:fill="auto"/>
            <w:noWrap/>
          </w:tcPr>
          <w:p w14:paraId="3A49D2C8" w14:textId="77777777" w:rsidR="009F455B" w:rsidRPr="001E05DC" w:rsidRDefault="009F455B" w:rsidP="00AB26EE">
            <w:r w:rsidRPr="001E05DC">
              <w:t>%</w:t>
            </w:r>
          </w:p>
        </w:tc>
        <w:tc>
          <w:tcPr>
            <w:tcW w:w="1196" w:type="dxa"/>
            <w:tcBorders>
              <w:top w:val="nil"/>
              <w:left w:val="nil"/>
              <w:bottom w:val="nil"/>
              <w:right w:val="nil"/>
            </w:tcBorders>
            <w:shd w:val="clear" w:color="auto" w:fill="auto"/>
            <w:noWrap/>
          </w:tcPr>
          <w:p w14:paraId="3D282869"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8A3113F"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tcPr>
          <w:p w14:paraId="32D97435" w14:textId="77777777" w:rsidR="009F455B" w:rsidRPr="001E05DC" w:rsidRDefault="009F455B" w:rsidP="00AB26EE">
            <w:r w:rsidRPr="001E05DC">
              <w:t>Annual percentage growth rate of GDP at market prices based on constant local currency</w:t>
            </w:r>
          </w:p>
        </w:tc>
      </w:tr>
      <w:tr w:rsidR="009F455B" w:rsidRPr="001E05DC" w14:paraId="00D8A66F" w14:textId="77777777" w:rsidTr="00AB26EE">
        <w:trPr>
          <w:trHeight w:val="288"/>
        </w:trPr>
        <w:tc>
          <w:tcPr>
            <w:tcW w:w="3440" w:type="dxa"/>
            <w:tcBorders>
              <w:top w:val="nil"/>
              <w:left w:val="nil"/>
              <w:bottom w:val="nil"/>
              <w:right w:val="nil"/>
            </w:tcBorders>
            <w:shd w:val="clear" w:color="auto" w:fill="auto"/>
            <w:noWrap/>
            <w:hideMark/>
          </w:tcPr>
          <w:p w14:paraId="06D06F0E" w14:textId="77777777" w:rsidR="009F455B" w:rsidRPr="001E05DC" w:rsidRDefault="009F455B" w:rsidP="00AB26EE">
            <w:r w:rsidRPr="001E05DC">
              <w:t>Foreign Direct Investment</w:t>
            </w:r>
          </w:p>
        </w:tc>
        <w:tc>
          <w:tcPr>
            <w:tcW w:w="1400" w:type="dxa"/>
            <w:tcBorders>
              <w:top w:val="nil"/>
              <w:left w:val="nil"/>
              <w:bottom w:val="nil"/>
              <w:right w:val="nil"/>
            </w:tcBorders>
            <w:shd w:val="clear" w:color="auto" w:fill="auto"/>
            <w:noWrap/>
            <w:hideMark/>
          </w:tcPr>
          <w:p w14:paraId="054128B5"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FC35935"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4421B98" w14:textId="77777777" w:rsidR="009F455B" w:rsidRPr="001E05DC" w:rsidRDefault="009F455B" w:rsidP="00AB26EE">
            <w:r w:rsidRPr="001E05DC">
              <w:t>UNCTAD</w:t>
            </w:r>
          </w:p>
        </w:tc>
        <w:tc>
          <w:tcPr>
            <w:tcW w:w="6323" w:type="dxa"/>
            <w:tcBorders>
              <w:top w:val="nil"/>
              <w:left w:val="nil"/>
              <w:bottom w:val="nil"/>
              <w:right w:val="nil"/>
            </w:tcBorders>
            <w:shd w:val="clear" w:color="auto" w:fill="auto"/>
            <w:noWrap/>
            <w:hideMark/>
          </w:tcPr>
          <w:p w14:paraId="27299227" w14:textId="77777777" w:rsidR="009F455B" w:rsidRPr="001E05DC" w:rsidRDefault="009F455B" w:rsidP="00AB26EE">
            <w:r w:rsidRPr="001E05DC">
              <w:t>Inward and outward flows and stock</w:t>
            </w:r>
          </w:p>
        </w:tc>
      </w:tr>
      <w:tr w:rsidR="009F455B" w:rsidRPr="001E05DC" w14:paraId="2A8FBA23" w14:textId="77777777" w:rsidTr="00AB26EE">
        <w:trPr>
          <w:trHeight w:val="288"/>
        </w:trPr>
        <w:tc>
          <w:tcPr>
            <w:tcW w:w="3440" w:type="dxa"/>
            <w:tcBorders>
              <w:top w:val="nil"/>
              <w:left w:val="nil"/>
              <w:bottom w:val="nil"/>
              <w:right w:val="nil"/>
            </w:tcBorders>
            <w:shd w:val="clear" w:color="auto" w:fill="auto"/>
            <w:noWrap/>
            <w:hideMark/>
          </w:tcPr>
          <w:p w14:paraId="12758FA6" w14:textId="77777777" w:rsidR="009F455B" w:rsidRPr="001E05DC" w:rsidRDefault="009F455B" w:rsidP="00AB26EE">
            <w:r w:rsidRPr="001E05DC">
              <w:t>Agricultural sector proportion of GDP</w:t>
            </w:r>
          </w:p>
        </w:tc>
        <w:tc>
          <w:tcPr>
            <w:tcW w:w="1400" w:type="dxa"/>
            <w:tcBorders>
              <w:top w:val="nil"/>
              <w:left w:val="nil"/>
              <w:bottom w:val="nil"/>
              <w:right w:val="nil"/>
            </w:tcBorders>
            <w:shd w:val="clear" w:color="auto" w:fill="auto"/>
            <w:noWrap/>
            <w:hideMark/>
          </w:tcPr>
          <w:p w14:paraId="431483EF" w14:textId="77777777" w:rsidR="009F455B" w:rsidRPr="001E05DC" w:rsidRDefault="009F455B" w:rsidP="00AB26EE">
            <w:r w:rsidRPr="001E05DC">
              <w:t>%</w:t>
            </w:r>
          </w:p>
        </w:tc>
        <w:tc>
          <w:tcPr>
            <w:tcW w:w="1196" w:type="dxa"/>
            <w:tcBorders>
              <w:top w:val="nil"/>
              <w:left w:val="nil"/>
              <w:bottom w:val="nil"/>
              <w:right w:val="nil"/>
            </w:tcBorders>
            <w:shd w:val="clear" w:color="auto" w:fill="auto"/>
            <w:noWrap/>
            <w:hideMark/>
          </w:tcPr>
          <w:p w14:paraId="051648B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2F18C2C" w14:textId="77777777" w:rsidR="009F455B" w:rsidRPr="001E05DC" w:rsidRDefault="009F455B" w:rsidP="00AB26EE">
            <w:r w:rsidRPr="001E05DC">
              <w:t>CNIS</w:t>
            </w:r>
          </w:p>
        </w:tc>
        <w:tc>
          <w:tcPr>
            <w:tcW w:w="6323" w:type="dxa"/>
            <w:tcBorders>
              <w:top w:val="nil"/>
              <w:left w:val="nil"/>
              <w:bottom w:val="nil"/>
              <w:right w:val="nil"/>
            </w:tcBorders>
            <w:shd w:val="clear" w:color="auto" w:fill="auto"/>
            <w:noWrap/>
            <w:hideMark/>
          </w:tcPr>
          <w:p w14:paraId="479B4415" w14:textId="77777777" w:rsidR="009F455B" w:rsidRPr="001E05DC" w:rsidRDefault="009F455B" w:rsidP="00AB26EE">
            <w:r w:rsidRPr="001E05DC">
              <w:t>Proportion of national GDP</w:t>
            </w:r>
          </w:p>
        </w:tc>
      </w:tr>
      <w:tr w:rsidR="009F455B" w:rsidRPr="001E05DC" w14:paraId="2B82469A" w14:textId="77777777" w:rsidTr="00AB26EE">
        <w:trPr>
          <w:trHeight w:val="864"/>
        </w:trPr>
        <w:tc>
          <w:tcPr>
            <w:tcW w:w="3440" w:type="dxa"/>
            <w:tcBorders>
              <w:top w:val="nil"/>
              <w:left w:val="nil"/>
              <w:bottom w:val="nil"/>
              <w:right w:val="nil"/>
            </w:tcBorders>
            <w:shd w:val="clear" w:color="auto" w:fill="auto"/>
            <w:noWrap/>
            <w:hideMark/>
          </w:tcPr>
          <w:p w14:paraId="66E4A8C1" w14:textId="77777777" w:rsidR="009F455B" w:rsidRPr="001E05DC" w:rsidRDefault="009F455B" w:rsidP="00AB26EE">
            <w:r w:rsidRPr="001E05DC">
              <w:t>Development flows to agriculture</w:t>
            </w:r>
          </w:p>
        </w:tc>
        <w:tc>
          <w:tcPr>
            <w:tcW w:w="1400" w:type="dxa"/>
            <w:tcBorders>
              <w:top w:val="nil"/>
              <w:left w:val="nil"/>
              <w:bottom w:val="nil"/>
              <w:right w:val="nil"/>
            </w:tcBorders>
            <w:shd w:val="clear" w:color="auto" w:fill="auto"/>
            <w:noWrap/>
            <w:hideMark/>
          </w:tcPr>
          <w:p w14:paraId="6D2ADE5C"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0A15EFE"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69C5FB94"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B515DA4" w14:textId="77777777" w:rsidR="009F455B" w:rsidRPr="001E05DC" w:rsidRDefault="009F455B" w:rsidP="00AB26EE">
            <w:r w:rsidRPr="001E05DC">
              <w:t>Donor development investment flows, other official flows, and private donor flows at constant 2016 prices to all agriculture and forestry sub-sectors</w:t>
            </w:r>
          </w:p>
        </w:tc>
      </w:tr>
      <w:tr w:rsidR="009F455B" w:rsidRPr="001E05DC" w14:paraId="6340ACF6" w14:textId="77777777" w:rsidTr="00AB26EE">
        <w:trPr>
          <w:trHeight w:val="670"/>
        </w:trPr>
        <w:tc>
          <w:tcPr>
            <w:tcW w:w="3440" w:type="dxa"/>
            <w:tcBorders>
              <w:top w:val="nil"/>
              <w:left w:val="nil"/>
              <w:bottom w:val="nil"/>
              <w:right w:val="nil"/>
            </w:tcBorders>
            <w:shd w:val="clear" w:color="auto" w:fill="auto"/>
            <w:noWrap/>
            <w:hideMark/>
          </w:tcPr>
          <w:p w14:paraId="3FDB5CAF" w14:textId="77777777" w:rsidR="009F455B" w:rsidRPr="001E05DC" w:rsidRDefault="009F455B" w:rsidP="00AB26EE">
            <w:r w:rsidRPr="001E05DC">
              <w:t>Development flows to environment</w:t>
            </w:r>
          </w:p>
        </w:tc>
        <w:tc>
          <w:tcPr>
            <w:tcW w:w="1400" w:type="dxa"/>
            <w:tcBorders>
              <w:top w:val="nil"/>
              <w:left w:val="nil"/>
              <w:bottom w:val="nil"/>
              <w:right w:val="nil"/>
            </w:tcBorders>
            <w:shd w:val="clear" w:color="auto" w:fill="auto"/>
            <w:noWrap/>
            <w:hideMark/>
          </w:tcPr>
          <w:p w14:paraId="5D7F7E23"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7F16F960"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2F69D0F6"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0982353A" w14:textId="77777777" w:rsidR="009F455B" w:rsidRPr="001E05DC" w:rsidRDefault="009F455B" w:rsidP="00AB26EE">
            <w:r w:rsidRPr="001E05DC">
              <w:t>Donor development investment flows, other official flows, and private donor flows at constant 2016 prices to general environment protection</w:t>
            </w:r>
          </w:p>
        </w:tc>
      </w:tr>
      <w:tr w:rsidR="009F455B" w:rsidRPr="001E05DC" w14:paraId="0E674236" w14:textId="77777777" w:rsidTr="00AB26EE">
        <w:trPr>
          <w:trHeight w:val="288"/>
        </w:trPr>
        <w:tc>
          <w:tcPr>
            <w:tcW w:w="3440" w:type="dxa"/>
            <w:tcBorders>
              <w:top w:val="single" w:sz="8" w:space="0" w:color="auto"/>
              <w:left w:val="nil"/>
              <w:bottom w:val="nil"/>
              <w:right w:val="nil"/>
            </w:tcBorders>
            <w:shd w:val="clear" w:color="auto" w:fill="auto"/>
            <w:noWrap/>
            <w:hideMark/>
          </w:tcPr>
          <w:p w14:paraId="433850BA" w14:textId="77777777" w:rsidR="009F455B" w:rsidRPr="001E05DC" w:rsidRDefault="009F455B" w:rsidP="00AB26EE">
            <w:pPr>
              <w:rPr>
                <w:i/>
                <w:iCs/>
              </w:rPr>
            </w:pPr>
            <w:r w:rsidRPr="001E05DC">
              <w:rPr>
                <w:i/>
                <w:iCs/>
              </w:rPr>
              <w:t>Commodity prices</w:t>
            </w:r>
          </w:p>
        </w:tc>
        <w:tc>
          <w:tcPr>
            <w:tcW w:w="1400" w:type="dxa"/>
            <w:tcBorders>
              <w:top w:val="single" w:sz="8" w:space="0" w:color="auto"/>
              <w:left w:val="nil"/>
              <w:bottom w:val="nil"/>
              <w:right w:val="nil"/>
            </w:tcBorders>
            <w:shd w:val="clear" w:color="auto" w:fill="auto"/>
            <w:noWrap/>
            <w:hideMark/>
          </w:tcPr>
          <w:p w14:paraId="627DD6F8"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10ACDB69"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526A1386"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A7BE75A" w14:textId="77777777" w:rsidR="009F455B" w:rsidRPr="001E05DC" w:rsidRDefault="009F455B" w:rsidP="00AB26EE"/>
        </w:tc>
      </w:tr>
      <w:tr w:rsidR="009F455B" w:rsidRPr="001E05DC" w14:paraId="050F8018" w14:textId="77777777" w:rsidTr="00AB26EE">
        <w:trPr>
          <w:trHeight w:val="576"/>
        </w:trPr>
        <w:tc>
          <w:tcPr>
            <w:tcW w:w="3440" w:type="dxa"/>
            <w:tcBorders>
              <w:top w:val="nil"/>
              <w:left w:val="nil"/>
              <w:bottom w:val="nil"/>
              <w:right w:val="nil"/>
            </w:tcBorders>
            <w:shd w:val="clear" w:color="auto" w:fill="auto"/>
            <w:noWrap/>
            <w:hideMark/>
          </w:tcPr>
          <w:p w14:paraId="2A63D547" w14:textId="77777777" w:rsidR="009F455B" w:rsidRPr="001E05DC" w:rsidRDefault="009F455B" w:rsidP="00AB26EE">
            <w:r w:rsidRPr="001E05DC">
              <w:t xml:space="preserve">Crop Production </w:t>
            </w:r>
          </w:p>
        </w:tc>
        <w:tc>
          <w:tcPr>
            <w:tcW w:w="1400" w:type="dxa"/>
            <w:tcBorders>
              <w:top w:val="nil"/>
              <w:left w:val="nil"/>
              <w:bottom w:val="nil"/>
              <w:right w:val="nil"/>
            </w:tcBorders>
            <w:shd w:val="clear" w:color="auto" w:fill="auto"/>
            <w:noWrap/>
            <w:hideMark/>
          </w:tcPr>
          <w:p w14:paraId="52F9DF75"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56FE5D1A"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74680DD"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6CA96FE" w14:textId="77777777" w:rsidR="009F455B" w:rsidRPr="001E05DC" w:rsidRDefault="009F455B" w:rsidP="00AB26EE">
            <w:r w:rsidRPr="001E05DC">
              <w:t>Relative level of the aggregate volume of agricultural production for each year in comparison with the base period 2004-2006</w:t>
            </w:r>
          </w:p>
        </w:tc>
      </w:tr>
      <w:tr w:rsidR="009F455B" w:rsidRPr="001E05DC" w14:paraId="3BECF481" w14:textId="77777777" w:rsidTr="00AB26EE">
        <w:trPr>
          <w:trHeight w:val="576"/>
        </w:trPr>
        <w:tc>
          <w:tcPr>
            <w:tcW w:w="3440" w:type="dxa"/>
            <w:tcBorders>
              <w:top w:val="nil"/>
              <w:left w:val="nil"/>
              <w:bottom w:val="nil"/>
              <w:right w:val="nil"/>
            </w:tcBorders>
            <w:shd w:val="clear" w:color="auto" w:fill="auto"/>
            <w:noWrap/>
            <w:hideMark/>
          </w:tcPr>
          <w:p w14:paraId="3EB1C8D3" w14:textId="77777777" w:rsidR="009F455B" w:rsidRPr="001E05DC" w:rsidRDefault="009F455B" w:rsidP="00AB26EE">
            <w:r w:rsidRPr="001E05DC">
              <w:t xml:space="preserve">Non-food agricultural production </w:t>
            </w:r>
          </w:p>
        </w:tc>
        <w:tc>
          <w:tcPr>
            <w:tcW w:w="1400" w:type="dxa"/>
            <w:tcBorders>
              <w:top w:val="nil"/>
              <w:left w:val="nil"/>
              <w:bottom w:val="nil"/>
              <w:right w:val="nil"/>
            </w:tcBorders>
            <w:shd w:val="clear" w:color="auto" w:fill="auto"/>
            <w:noWrap/>
            <w:hideMark/>
          </w:tcPr>
          <w:p w14:paraId="457211A8"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441C2D0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07F92F75"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D9E45E9" w14:textId="77777777" w:rsidR="009F455B" w:rsidRPr="001E05DC" w:rsidRDefault="009F455B" w:rsidP="00AB26EE">
            <w:r w:rsidRPr="001E05DC">
              <w:t>Relative level of the aggregate volume of non-food agricultural production for each year in comparison with the base period 2004-2006</w:t>
            </w:r>
          </w:p>
        </w:tc>
      </w:tr>
      <w:tr w:rsidR="009F455B" w:rsidRPr="001E05DC" w14:paraId="00C9A436" w14:textId="77777777" w:rsidTr="00AB26EE">
        <w:trPr>
          <w:trHeight w:val="942"/>
        </w:trPr>
        <w:tc>
          <w:tcPr>
            <w:tcW w:w="3440" w:type="dxa"/>
            <w:tcBorders>
              <w:top w:val="nil"/>
              <w:left w:val="nil"/>
              <w:bottom w:val="nil"/>
              <w:right w:val="nil"/>
            </w:tcBorders>
            <w:shd w:val="clear" w:color="auto" w:fill="auto"/>
            <w:noWrap/>
            <w:hideMark/>
          </w:tcPr>
          <w:p w14:paraId="0C6CD242" w14:textId="77777777" w:rsidR="009F455B" w:rsidRPr="001E05DC" w:rsidRDefault="009F455B" w:rsidP="00AB26EE">
            <w:r w:rsidRPr="001E05DC">
              <w:lastRenderedPageBreak/>
              <w:t>Forestry production</w:t>
            </w:r>
          </w:p>
        </w:tc>
        <w:tc>
          <w:tcPr>
            <w:tcW w:w="1400" w:type="dxa"/>
            <w:tcBorders>
              <w:top w:val="nil"/>
              <w:left w:val="nil"/>
              <w:bottom w:val="nil"/>
              <w:right w:val="nil"/>
            </w:tcBorders>
            <w:shd w:val="clear" w:color="auto" w:fill="auto"/>
            <w:noWrap/>
            <w:hideMark/>
          </w:tcPr>
          <w:p w14:paraId="45CAD5D7" w14:textId="77777777" w:rsidR="009F455B" w:rsidRPr="001E05DC" w:rsidRDefault="009F455B" w:rsidP="00AB26EE">
            <w:r w:rsidRPr="001E05DC">
              <w:t>m3</w:t>
            </w:r>
          </w:p>
        </w:tc>
        <w:tc>
          <w:tcPr>
            <w:tcW w:w="1196" w:type="dxa"/>
            <w:tcBorders>
              <w:top w:val="nil"/>
              <w:left w:val="nil"/>
              <w:bottom w:val="nil"/>
              <w:right w:val="nil"/>
            </w:tcBorders>
            <w:shd w:val="clear" w:color="auto" w:fill="auto"/>
            <w:noWrap/>
            <w:hideMark/>
          </w:tcPr>
          <w:p w14:paraId="117A64DC"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F7C17E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6ADB36F" w14:textId="77777777" w:rsidR="009F455B" w:rsidRPr="001E05DC" w:rsidRDefault="009F455B" w:rsidP="00AB26EE">
            <w:r w:rsidRPr="001E05DC">
              <w:t xml:space="preserve">Total production values for industrial roundwood, non-coniferous tropical wood, other industrial roundwood, sawlogs and veneer logs (coniferous and non-coniferous), and </w:t>
            </w:r>
            <w:proofErr w:type="spellStart"/>
            <w:r w:rsidRPr="001E05DC">
              <w:t>sawnwood</w:t>
            </w:r>
            <w:proofErr w:type="spellEnd"/>
            <w:r w:rsidRPr="001E05DC">
              <w:t xml:space="preserve"> (coniferous and non-coniferous</w:t>
            </w:r>
          </w:p>
        </w:tc>
      </w:tr>
      <w:tr w:rsidR="009F455B" w:rsidRPr="001E05DC" w14:paraId="163FEA7D" w14:textId="77777777" w:rsidTr="00AB26EE">
        <w:trPr>
          <w:trHeight w:val="288"/>
        </w:trPr>
        <w:tc>
          <w:tcPr>
            <w:tcW w:w="3440" w:type="dxa"/>
            <w:tcBorders>
              <w:top w:val="nil"/>
              <w:left w:val="nil"/>
              <w:bottom w:val="nil"/>
              <w:right w:val="nil"/>
            </w:tcBorders>
            <w:shd w:val="clear" w:color="auto" w:fill="auto"/>
            <w:noWrap/>
            <w:hideMark/>
          </w:tcPr>
          <w:p w14:paraId="52AD5AE5" w14:textId="77777777" w:rsidR="009F455B" w:rsidRPr="001E05DC" w:rsidRDefault="009F455B" w:rsidP="00AB26EE">
            <w:r w:rsidRPr="001E05DC">
              <w:t>Price of rice</w:t>
            </w:r>
          </w:p>
        </w:tc>
        <w:tc>
          <w:tcPr>
            <w:tcW w:w="1400" w:type="dxa"/>
            <w:tcBorders>
              <w:top w:val="nil"/>
              <w:left w:val="nil"/>
              <w:bottom w:val="nil"/>
              <w:right w:val="nil"/>
            </w:tcBorders>
            <w:shd w:val="clear" w:color="auto" w:fill="auto"/>
            <w:noWrap/>
            <w:hideMark/>
          </w:tcPr>
          <w:p w14:paraId="5F84F4A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AA9D04F"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2FA917EE"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0507C5E7" w14:textId="77777777" w:rsidR="009F455B" w:rsidRPr="001E05DC" w:rsidRDefault="009F455B" w:rsidP="00AB26EE">
            <w:r w:rsidRPr="001E05DC">
              <w:t>Median annual global market price of rice</w:t>
            </w:r>
          </w:p>
        </w:tc>
      </w:tr>
      <w:tr w:rsidR="009F455B" w:rsidRPr="001E05DC" w14:paraId="473C44CA" w14:textId="77777777" w:rsidTr="00AB26EE">
        <w:trPr>
          <w:trHeight w:val="288"/>
        </w:trPr>
        <w:tc>
          <w:tcPr>
            <w:tcW w:w="3440" w:type="dxa"/>
            <w:tcBorders>
              <w:top w:val="nil"/>
              <w:left w:val="nil"/>
              <w:bottom w:val="nil"/>
              <w:right w:val="nil"/>
            </w:tcBorders>
            <w:shd w:val="clear" w:color="auto" w:fill="auto"/>
            <w:noWrap/>
            <w:hideMark/>
          </w:tcPr>
          <w:p w14:paraId="2D138066" w14:textId="77777777" w:rsidR="009F455B" w:rsidRPr="001E05DC" w:rsidRDefault="009F455B" w:rsidP="00AB26EE">
            <w:r w:rsidRPr="001E05DC">
              <w:t>Price of corn</w:t>
            </w:r>
          </w:p>
        </w:tc>
        <w:tc>
          <w:tcPr>
            <w:tcW w:w="1400" w:type="dxa"/>
            <w:tcBorders>
              <w:top w:val="nil"/>
              <w:left w:val="nil"/>
              <w:bottom w:val="nil"/>
              <w:right w:val="nil"/>
            </w:tcBorders>
            <w:shd w:val="clear" w:color="auto" w:fill="auto"/>
            <w:noWrap/>
            <w:hideMark/>
          </w:tcPr>
          <w:p w14:paraId="60318B5D"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7BC6578"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418DA20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718CF267" w14:textId="77777777" w:rsidR="009F455B" w:rsidRPr="001E05DC" w:rsidRDefault="009F455B" w:rsidP="00AB26EE">
            <w:r w:rsidRPr="001E05DC">
              <w:t>Annual global market price of corn</w:t>
            </w:r>
          </w:p>
        </w:tc>
      </w:tr>
      <w:tr w:rsidR="009F455B" w:rsidRPr="001E05DC" w14:paraId="0D0190BE" w14:textId="77777777" w:rsidTr="00AB26EE">
        <w:trPr>
          <w:trHeight w:val="288"/>
        </w:trPr>
        <w:tc>
          <w:tcPr>
            <w:tcW w:w="3440" w:type="dxa"/>
            <w:tcBorders>
              <w:top w:val="nil"/>
              <w:left w:val="nil"/>
              <w:bottom w:val="nil"/>
              <w:right w:val="nil"/>
            </w:tcBorders>
            <w:shd w:val="clear" w:color="auto" w:fill="auto"/>
            <w:noWrap/>
            <w:hideMark/>
          </w:tcPr>
          <w:p w14:paraId="6E27DE75" w14:textId="77777777" w:rsidR="009F455B" w:rsidRPr="001E05DC" w:rsidRDefault="009F455B" w:rsidP="00AB26EE">
            <w:r w:rsidRPr="001E05DC">
              <w:t>Price of rubber</w:t>
            </w:r>
          </w:p>
        </w:tc>
        <w:tc>
          <w:tcPr>
            <w:tcW w:w="1400" w:type="dxa"/>
            <w:tcBorders>
              <w:top w:val="nil"/>
              <w:left w:val="nil"/>
              <w:bottom w:val="nil"/>
              <w:right w:val="nil"/>
            </w:tcBorders>
            <w:shd w:val="clear" w:color="auto" w:fill="auto"/>
            <w:noWrap/>
            <w:hideMark/>
          </w:tcPr>
          <w:p w14:paraId="0A8E2FFC"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BD3853B" w14:textId="77777777" w:rsidR="009F455B" w:rsidRPr="001E05DC" w:rsidRDefault="009F455B" w:rsidP="00AB26EE">
            <w:r w:rsidRPr="001E05DC">
              <w:t>Regional</w:t>
            </w:r>
          </w:p>
        </w:tc>
        <w:tc>
          <w:tcPr>
            <w:tcW w:w="1477" w:type="dxa"/>
            <w:tcBorders>
              <w:top w:val="nil"/>
              <w:left w:val="nil"/>
              <w:bottom w:val="nil"/>
              <w:right w:val="nil"/>
            </w:tcBorders>
            <w:shd w:val="clear" w:color="auto" w:fill="auto"/>
            <w:noWrap/>
            <w:hideMark/>
          </w:tcPr>
          <w:p w14:paraId="4CAAE221" w14:textId="77777777" w:rsidR="009F455B" w:rsidRPr="001E05DC" w:rsidRDefault="009F455B" w:rsidP="00AB26EE">
            <w:r w:rsidRPr="001E05DC">
              <w:t>RASCE</w:t>
            </w:r>
          </w:p>
        </w:tc>
        <w:tc>
          <w:tcPr>
            <w:tcW w:w="6323" w:type="dxa"/>
            <w:tcBorders>
              <w:top w:val="nil"/>
              <w:left w:val="nil"/>
              <w:bottom w:val="nil"/>
              <w:right w:val="nil"/>
            </w:tcBorders>
            <w:shd w:val="clear" w:color="auto" w:fill="auto"/>
            <w:hideMark/>
          </w:tcPr>
          <w:p w14:paraId="52B1E095" w14:textId="77777777" w:rsidR="009F455B" w:rsidRPr="001E05DC" w:rsidRDefault="009F455B" w:rsidP="00AB26EE">
            <w:r w:rsidRPr="001E05DC">
              <w:t>Monthly regional market value of rubber on the Singapore Exchange</w:t>
            </w:r>
          </w:p>
        </w:tc>
      </w:tr>
      <w:tr w:rsidR="009F455B" w:rsidRPr="001E05DC" w14:paraId="602B2B2D" w14:textId="77777777" w:rsidTr="00AB26EE">
        <w:trPr>
          <w:trHeight w:val="288"/>
        </w:trPr>
        <w:tc>
          <w:tcPr>
            <w:tcW w:w="3440" w:type="dxa"/>
            <w:tcBorders>
              <w:top w:val="nil"/>
              <w:left w:val="nil"/>
              <w:bottom w:val="single" w:sz="8" w:space="0" w:color="auto"/>
              <w:right w:val="nil"/>
            </w:tcBorders>
            <w:shd w:val="clear" w:color="auto" w:fill="auto"/>
            <w:noWrap/>
            <w:hideMark/>
          </w:tcPr>
          <w:p w14:paraId="101A8FFC" w14:textId="77777777" w:rsidR="009F455B" w:rsidRPr="001E05DC" w:rsidRDefault="009F455B" w:rsidP="00AB26EE">
            <w:r w:rsidRPr="001E05DC">
              <w:t>Price of sugar</w:t>
            </w:r>
          </w:p>
        </w:tc>
        <w:tc>
          <w:tcPr>
            <w:tcW w:w="1400" w:type="dxa"/>
            <w:tcBorders>
              <w:top w:val="nil"/>
              <w:left w:val="nil"/>
              <w:bottom w:val="single" w:sz="8" w:space="0" w:color="auto"/>
              <w:right w:val="nil"/>
            </w:tcBorders>
            <w:shd w:val="clear" w:color="auto" w:fill="auto"/>
            <w:noWrap/>
            <w:hideMark/>
          </w:tcPr>
          <w:p w14:paraId="66126A8C" w14:textId="77777777" w:rsidR="009F455B" w:rsidRPr="001E05DC" w:rsidRDefault="009F455B" w:rsidP="00AB26EE">
            <w:r w:rsidRPr="001E05DC">
              <w:t>USD/ton</w:t>
            </w:r>
          </w:p>
        </w:tc>
        <w:tc>
          <w:tcPr>
            <w:tcW w:w="1196" w:type="dxa"/>
            <w:tcBorders>
              <w:top w:val="nil"/>
              <w:left w:val="nil"/>
              <w:bottom w:val="single" w:sz="8" w:space="0" w:color="auto"/>
              <w:right w:val="nil"/>
            </w:tcBorders>
            <w:shd w:val="clear" w:color="auto" w:fill="auto"/>
            <w:noWrap/>
            <w:hideMark/>
          </w:tcPr>
          <w:p w14:paraId="6B8E58F2" w14:textId="77777777" w:rsidR="009F455B" w:rsidRPr="001E05DC" w:rsidRDefault="009F455B" w:rsidP="00AB26EE">
            <w:r w:rsidRPr="001E05DC">
              <w:t>Global</w:t>
            </w:r>
          </w:p>
        </w:tc>
        <w:tc>
          <w:tcPr>
            <w:tcW w:w="1477" w:type="dxa"/>
            <w:tcBorders>
              <w:top w:val="nil"/>
              <w:left w:val="nil"/>
              <w:bottom w:val="single" w:sz="8" w:space="0" w:color="auto"/>
              <w:right w:val="nil"/>
            </w:tcBorders>
            <w:shd w:val="clear" w:color="auto" w:fill="auto"/>
            <w:noWrap/>
            <w:hideMark/>
          </w:tcPr>
          <w:p w14:paraId="4EF71ED2" w14:textId="77777777" w:rsidR="009F455B" w:rsidRPr="001E05DC" w:rsidRDefault="009F455B" w:rsidP="00AB26EE">
            <w:r w:rsidRPr="001E05DC">
              <w:t>World Bank</w:t>
            </w:r>
          </w:p>
        </w:tc>
        <w:tc>
          <w:tcPr>
            <w:tcW w:w="6323" w:type="dxa"/>
            <w:tcBorders>
              <w:top w:val="nil"/>
              <w:left w:val="nil"/>
              <w:bottom w:val="single" w:sz="8" w:space="0" w:color="auto"/>
              <w:right w:val="nil"/>
            </w:tcBorders>
            <w:shd w:val="clear" w:color="auto" w:fill="auto"/>
            <w:hideMark/>
          </w:tcPr>
          <w:p w14:paraId="79662F22" w14:textId="77777777" w:rsidR="009F455B" w:rsidRPr="001E05DC" w:rsidRDefault="009F455B" w:rsidP="00AB26EE">
            <w:r w:rsidRPr="001E05DC">
              <w:t>Annual global market price of sugar</w:t>
            </w:r>
          </w:p>
        </w:tc>
      </w:tr>
      <w:tr w:rsidR="009F455B" w:rsidRPr="001E05DC" w14:paraId="1C310EA3" w14:textId="77777777" w:rsidTr="00AB26EE">
        <w:trPr>
          <w:trHeight w:val="288"/>
        </w:trPr>
        <w:tc>
          <w:tcPr>
            <w:tcW w:w="3440" w:type="dxa"/>
            <w:tcBorders>
              <w:top w:val="single" w:sz="8" w:space="0" w:color="auto"/>
              <w:left w:val="nil"/>
              <w:bottom w:val="nil"/>
              <w:right w:val="nil"/>
            </w:tcBorders>
            <w:shd w:val="clear" w:color="auto" w:fill="auto"/>
            <w:noWrap/>
            <w:hideMark/>
          </w:tcPr>
          <w:p w14:paraId="7324590D" w14:textId="77777777" w:rsidR="009F455B" w:rsidRPr="001E05DC" w:rsidRDefault="009F455B" w:rsidP="00AB26EE">
            <w:pPr>
              <w:rPr>
                <w:i/>
                <w:iCs/>
              </w:rPr>
            </w:pPr>
            <w:r w:rsidRPr="001E05DC">
              <w:rPr>
                <w:i/>
                <w:iCs/>
              </w:rPr>
              <w:t>Producer prices</w:t>
            </w:r>
          </w:p>
        </w:tc>
        <w:tc>
          <w:tcPr>
            <w:tcW w:w="1400" w:type="dxa"/>
            <w:tcBorders>
              <w:top w:val="single" w:sz="8" w:space="0" w:color="auto"/>
              <w:left w:val="nil"/>
              <w:bottom w:val="nil"/>
              <w:right w:val="nil"/>
            </w:tcBorders>
            <w:shd w:val="clear" w:color="auto" w:fill="auto"/>
            <w:noWrap/>
            <w:hideMark/>
          </w:tcPr>
          <w:p w14:paraId="547943A7"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4B25484A"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70532AED"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1A2C374" w14:textId="77777777" w:rsidR="009F455B" w:rsidRPr="001E05DC" w:rsidRDefault="009F455B" w:rsidP="00AB26EE"/>
        </w:tc>
      </w:tr>
      <w:tr w:rsidR="009F455B" w:rsidRPr="001E05DC" w14:paraId="49BD49CC" w14:textId="77777777" w:rsidTr="00AB26EE">
        <w:trPr>
          <w:trHeight w:val="288"/>
        </w:trPr>
        <w:tc>
          <w:tcPr>
            <w:tcW w:w="3440" w:type="dxa"/>
            <w:tcBorders>
              <w:top w:val="nil"/>
              <w:left w:val="nil"/>
              <w:bottom w:val="nil"/>
              <w:right w:val="nil"/>
            </w:tcBorders>
            <w:shd w:val="clear" w:color="auto" w:fill="auto"/>
            <w:noWrap/>
            <w:hideMark/>
          </w:tcPr>
          <w:p w14:paraId="210B405C" w14:textId="77777777" w:rsidR="009F455B" w:rsidRPr="001E05DC" w:rsidRDefault="009F455B" w:rsidP="00AB26EE">
            <w:r w:rsidRPr="001E05DC">
              <w:t>Producer price of Rice</w:t>
            </w:r>
          </w:p>
        </w:tc>
        <w:tc>
          <w:tcPr>
            <w:tcW w:w="1400" w:type="dxa"/>
            <w:tcBorders>
              <w:top w:val="nil"/>
              <w:left w:val="nil"/>
              <w:bottom w:val="nil"/>
              <w:right w:val="nil"/>
            </w:tcBorders>
            <w:shd w:val="clear" w:color="auto" w:fill="auto"/>
            <w:noWrap/>
            <w:hideMark/>
          </w:tcPr>
          <w:p w14:paraId="47B0C54A"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38D86B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776FF3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3B29B2CE" w14:textId="77777777" w:rsidR="009F455B" w:rsidRPr="001E05DC" w:rsidRDefault="009F455B" w:rsidP="00AB26EE">
            <w:r w:rsidRPr="001E05DC">
              <w:t>Farmgate prices for Cambodian producers</w:t>
            </w:r>
          </w:p>
        </w:tc>
      </w:tr>
      <w:tr w:rsidR="009F455B" w:rsidRPr="001E05DC" w14:paraId="43C25810" w14:textId="77777777" w:rsidTr="00AB26EE">
        <w:trPr>
          <w:trHeight w:val="288"/>
        </w:trPr>
        <w:tc>
          <w:tcPr>
            <w:tcW w:w="3440" w:type="dxa"/>
            <w:tcBorders>
              <w:top w:val="nil"/>
              <w:left w:val="nil"/>
              <w:right w:val="nil"/>
            </w:tcBorders>
            <w:shd w:val="clear" w:color="auto" w:fill="auto"/>
            <w:noWrap/>
            <w:hideMark/>
          </w:tcPr>
          <w:p w14:paraId="7DC50374" w14:textId="77777777" w:rsidR="009F455B" w:rsidRPr="001E05DC" w:rsidRDefault="009F455B" w:rsidP="00AB26EE">
            <w:r w:rsidRPr="001E05DC">
              <w:t>Producer price of rubber</w:t>
            </w:r>
          </w:p>
        </w:tc>
        <w:tc>
          <w:tcPr>
            <w:tcW w:w="1400" w:type="dxa"/>
            <w:tcBorders>
              <w:top w:val="nil"/>
              <w:left w:val="nil"/>
              <w:right w:val="nil"/>
            </w:tcBorders>
            <w:shd w:val="clear" w:color="auto" w:fill="auto"/>
            <w:noWrap/>
            <w:hideMark/>
          </w:tcPr>
          <w:p w14:paraId="0A226C02" w14:textId="77777777" w:rsidR="009F455B" w:rsidRPr="001E05DC" w:rsidRDefault="009F455B" w:rsidP="00AB26EE">
            <w:r w:rsidRPr="001E05DC">
              <w:t>USD/ton</w:t>
            </w:r>
          </w:p>
        </w:tc>
        <w:tc>
          <w:tcPr>
            <w:tcW w:w="1196" w:type="dxa"/>
            <w:tcBorders>
              <w:top w:val="nil"/>
              <w:left w:val="nil"/>
              <w:right w:val="nil"/>
            </w:tcBorders>
            <w:shd w:val="clear" w:color="auto" w:fill="auto"/>
            <w:noWrap/>
            <w:hideMark/>
          </w:tcPr>
          <w:p w14:paraId="65964DBC" w14:textId="77777777" w:rsidR="009F455B" w:rsidRPr="001E05DC" w:rsidRDefault="009F455B" w:rsidP="00AB26EE">
            <w:r w:rsidRPr="001E05DC">
              <w:t>National</w:t>
            </w:r>
          </w:p>
        </w:tc>
        <w:tc>
          <w:tcPr>
            <w:tcW w:w="1477" w:type="dxa"/>
            <w:tcBorders>
              <w:top w:val="nil"/>
              <w:left w:val="nil"/>
              <w:right w:val="nil"/>
            </w:tcBorders>
            <w:shd w:val="clear" w:color="auto" w:fill="auto"/>
            <w:noWrap/>
            <w:hideMark/>
          </w:tcPr>
          <w:p w14:paraId="52310A4D" w14:textId="77777777" w:rsidR="009F455B" w:rsidRPr="001E05DC" w:rsidRDefault="009F455B" w:rsidP="00AB26EE">
            <w:r w:rsidRPr="001E05DC">
              <w:t>FAO</w:t>
            </w:r>
          </w:p>
        </w:tc>
        <w:tc>
          <w:tcPr>
            <w:tcW w:w="6323" w:type="dxa"/>
            <w:tcBorders>
              <w:top w:val="nil"/>
              <w:left w:val="nil"/>
              <w:right w:val="nil"/>
            </w:tcBorders>
            <w:shd w:val="clear" w:color="auto" w:fill="auto"/>
            <w:hideMark/>
          </w:tcPr>
          <w:p w14:paraId="3E65001E" w14:textId="77777777" w:rsidR="009F455B" w:rsidRPr="001E05DC" w:rsidRDefault="009F455B" w:rsidP="00AB26EE">
            <w:r w:rsidRPr="001E05DC">
              <w:t>Farmgate prices for Cambodian producers</w:t>
            </w:r>
          </w:p>
        </w:tc>
      </w:tr>
      <w:tr w:rsidR="009F455B" w:rsidRPr="001E05DC" w14:paraId="145D8151" w14:textId="77777777" w:rsidTr="00AB26EE">
        <w:trPr>
          <w:trHeight w:val="288"/>
        </w:trPr>
        <w:tc>
          <w:tcPr>
            <w:tcW w:w="3440" w:type="dxa"/>
            <w:tcBorders>
              <w:top w:val="nil"/>
              <w:left w:val="nil"/>
              <w:bottom w:val="nil"/>
              <w:right w:val="nil"/>
            </w:tcBorders>
            <w:shd w:val="clear" w:color="auto" w:fill="auto"/>
            <w:noWrap/>
            <w:hideMark/>
          </w:tcPr>
          <w:p w14:paraId="11B93D80" w14:textId="77777777" w:rsidR="009F455B" w:rsidRPr="001E05DC" w:rsidRDefault="009F455B" w:rsidP="00AB26EE">
            <w:r w:rsidRPr="001E05DC">
              <w:t>Producer price of cassava</w:t>
            </w:r>
          </w:p>
        </w:tc>
        <w:tc>
          <w:tcPr>
            <w:tcW w:w="1400" w:type="dxa"/>
            <w:tcBorders>
              <w:top w:val="nil"/>
              <w:left w:val="nil"/>
              <w:bottom w:val="nil"/>
              <w:right w:val="nil"/>
            </w:tcBorders>
            <w:shd w:val="clear" w:color="auto" w:fill="auto"/>
            <w:noWrap/>
            <w:hideMark/>
          </w:tcPr>
          <w:p w14:paraId="0A79094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064CD77"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62B39AE"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13508DD3" w14:textId="77777777" w:rsidR="009F455B" w:rsidRPr="001E05DC" w:rsidRDefault="009F455B" w:rsidP="00AB26EE">
            <w:r w:rsidRPr="001E05DC">
              <w:t>Farmgate prices for Cambodian producers</w:t>
            </w:r>
          </w:p>
        </w:tc>
      </w:tr>
      <w:tr w:rsidR="009F455B" w:rsidRPr="001E05DC" w14:paraId="42871A3C" w14:textId="77777777" w:rsidTr="00AB26EE">
        <w:trPr>
          <w:trHeight w:val="288"/>
        </w:trPr>
        <w:tc>
          <w:tcPr>
            <w:tcW w:w="3440" w:type="dxa"/>
            <w:tcBorders>
              <w:left w:val="nil"/>
              <w:bottom w:val="nil"/>
              <w:right w:val="nil"/>
            </w:tcBorders>
            <w:shd w:val="clear" w:color="auto" w:fill="auto"/>
            <w:noWrap/>
            <w:hideMark/>
          </w:tcPr>
          <w:p w14:paraId="6236B39A" w14:textId="77777777" w:rsidR="009F455B" w:rsidRPr="001E05DC" w:rsidRDefault="009F455B" w:rsidP="00AB26EE">
            <w:r w:rsidRPr="001E05DC">
              <w:t>Producer price of corn</w:t>
            </w:r>
          </w:p>
        </w:tc>
        <w:tc>
          <w:tcPr>
            <w:tcW w:w="1400" w:type="dxa"/>
            <w:tcBorders>
              <w:left w:val="nil"/>
              <w:bottom w:val="nil"/>
              <w:right w:val="nil"/>
            </w:tcBorders>
            <w:shd w:val="clear" w:color="auto" w:fill="auto"/>
            <w:noWrap/>
            <w:hideMark/>
          </w:tcPr>
          <w:p w14:paraId="6794F71B" w14:textId="77777777" w:rsidR="009F455B" w:rsidRPr="001E05DC" w:rsidRDefault="009F455B" w:rsidP="00AB26EE">
            <w:r w:rsidRPr="001E05DC">
              <w:t>USD/ton</w:t>
            </w:r>
          </w:p>
        </w:tc>
        <w:tc>
          <w:tcPr>
            <w:tcW w:w="1196" w:type="dxa"/>
            <w:tcBorders>
              <w:left w:val="nil"/>
              <w:bottom w:val="nil"/>
              <w:right w:val="nil"/>
            </w:tcBorders>
            <w:shd w:val="clear" w:color="auto" w:fill="auto"/>
            <w:noWrap/>
            <w:hideMark/>
          </w:tcPr>
          <w:p w14:paraId="58D8B0AE" w14:textId="77777777" w:rsidR="009F455B" w:rsidRPr="001E05DC" w:rsidRDefault="009F455B" w:rsidP="00AB26EE">
            <w:r w:rsidRPr="001E05DC">
              <w:t>National</w:t>
            </w:r>
          </w:p>
        </w:tc>
        <w:tc>
          <w:tcPr>
            <w:tcW w:w="1477" w:type="dxa"/>
            <w:tcBorders>
              <w:left w:val="nil"/>
              <w:bottom w:val="nil"/>
              <w:right w:val="nil"/>
            </w:tcBorders>
            <w:shd w:val="clear" w:color="auto" w:fill="auto"/>
            <w:noWrap/>
            <w:hideMark/>
          </w:tcPr>
          <w:p w14:paraId="0BFEF64E" w14:textId="77777777" w:rsidR="009F455B" w:rsidRPr="001E05DC" w:rsidRDefault="009F455B" w:rsidP="00AB26EE">
            <w:r w:rsidRPr="001E05DC">
              <w:t>FAO</w:t>
            </w:r>
          </w:p>
        </w:tc>
        <w:tc>
          <w:tcPr>
            <w:tcW w:w="6323" w:type="dxa"/>
            <w:tcBorders>
              <w:left w:val="nil"/>
              <w:bottom w:val="nil"/>
              <w:right w:val="nil"/>
            </w:tcBorders>
            <w:shd w:val="clear" w:color="auto" w:fill="auto"/>
            <w:hideMark/>
          </w:tcPr>
          <w:p w14:paraId="4F3BC1D0" w14:textId="77777777" w:rsidR="009F455B" w:rsidRPr="001E05DC" w:rsidRDefault="009F455B" w:rsidP="00AB26EE">
            <w:r w:rsidRPr="001E05DC">
              <w:t>Farmgate prices for Cambodian producers</w:t>
            </w:r>
          </w:p>
        </w:tc>
      </w:tr>
      <w:tr w:rsidR="009F455B" w:rsidRPr="001E05DC" w14:paraId="02AC0337" w14:textId="77777777" w:rsidTr="00AB26EE">
        <w:trPr>
          <w:trHeight w:val="288"/>
        </w:trPr>
        <w:tc>
          <w:tcPr>
            <w:tcW w:w="3440" w:type="dxa"/>
            <w:tcBorders>
              <w:top w:val="nil"/>
              <w:left w:val="nil"/>
              <w:bottom w:val="single" w:sz="4" w:space="0" w:color="auto"/>
              <w:right w:val="nil"/>
            </w:tcBorders>
            <w:shd w:val="clear" w:color="auto" w:fill="auto"/>
            <w:noWrap/>
            <w:hideMark/>
          </w:tcPr>
          <w:p w14:paraId="5406492F" w14:textId="77777777" w:rsidR="009F455B" w:rsidRPr="001E05DC" w:rsidRDefault="009F455B" w:rsidP="00AB26EE">
            <w:r w:rsidRPr="001E05DC">
              <w:t>Producer price of sugar</w:t>
            </w:r>
          </w:p>
        </w:tc>
        <w:tc>
          <w:tcPr>
            <w:tcW w:w="1400" w:type="dxa"/>
            <w:tcBorders>
              <w:top w:val="nil"/>
              <w:left w:val="nil"/>
              <w:bottom w:val="single" w:sz="4" w:space="0" w:color="auto"/>
              <w:right w:val="nil"/>
            </w:tcBorders>
            <w:shd w:val="clear" w:color="auto" w:fill="auto"/>
            <w:noWrap/>
            <w:hideMark/>
          </w:tcPr>
          <w:p w14:paraId="103284AA" w14:textId="77777777" w:rsidR="009F455B" w:rsidRPr="001E05DC" w:rsidRDefault="009F455B" w:rsidP="00AB26EE">
            <w:r w:rsidRPr="001E05DC">
              <w:t>USD/ton</w:t>
            </w:r>
          </w:p>
        </w:tc>
        <w:tc>
          <w:tcPr>
            <w:tcW w:w="1196" w:type="dxa"/>
            <w:tcBorders>
              <w:top w:val="nil"/>
              <w:left w:val="nil"/>
              <w:bottom w:val="single" w:sz="4" w:space="0" w:color="auto"/>
              <w:right w:val="nil"/>
            </w:tcBorders>
            <w:shd w:val="clear" w:color="auto" w:fill="auto"/>
            <w:noWrap/>
            <w:hideMark/>
          </w:tcPr>
          <w:p w14:paraId="7D183982" w14:textId="77777777" w:rsidR="009F455B" w:rsidRPr="001E05DC" w:rsidRDefault="009F455B" w:rsidP="00AB26EE">
            <w:r w:rsidRPr="001E05DC">
              <w:t>National</w:t>
            </w:r>
          </w:p>
        </w:tc>
        <w:tc>
          <w:tcPr>
            <w:tcW w:w="1477" w:type="dxa"/>
            <w:tcBorders>
              <w:top w:val="nil"/>
              <w:left w:val="nil"/>
              <w:bottom w:val="single" w:sz="4" w:space="0" w:color="auto"/>
              <w:right w:val="nil"/>
            </w:tcBorders>
            <w:shd w:val="clear" w:color="auto" w:fill="auto"/>
            <w:noWrap/>
            <w:hideMark/>
          </w:tcPr>
          <w:p w14:paraId="25632292" w14:textId="77777777" w:rsidR="009F455B" w:rsidRPr="001E05DC" w:rsidRDefault="009F455B" w:rsidP="00AB26EE">
            <w:r w:rsidRPr="001E05DC">
              <w:t>FAO</w:t>
            </w:r>
          </w:p>
        </w:tc>
        <w:tc>
          <w:tcPr>
            <w:tcW w:w="6323" w:type="dxa"/>
            <w:tcBorders>
              <w:top w:val="nil"/>
              <w:left w:val="nil"/>
              <w:bottom w:val="single" w:sz="4" w:space="0" w:color="auto"/>
              <w:right w:val="nil"/>
            </w:tcBorders>
            <w:shd w:val="clear" w:color="auto" w:fill="auto"/>
            <w:hideMark/>
          </w:tcPr>
          <w:p w14:paraId="6731F5B5" w14:textId="77777777" w:rsidR="009F455B" w:rsidRPr="001E05DC" w:rsidRDefault="009F455B" w:rsidP="00AB26EE">
            <w:r w:rsidRPr="001E05DC">
              <w:t>Farmgate prices for Cambodian producers</w:t>
            </w:r>
          </w:p>
        </w:tc>
      </w:tr>
      <w:tr w:rsidR="009F455B" w:rsidRPr="001E05DC" w14:paraId="3A08811A" w14:textId="77777777" w:rsidTr="00AB26EE">
        <w:trPr>
          <w:trHeight w:val="288"/>
        </w:trPr>
        <w:tc>
          <w:tcPr>
            <w:tcW w:w="3440" w:type="dxa"/>
            <w:tcBorders>
              <w:top w:val="single" w:sz="4" w:space="0" w:color="auto"/>
              <w:left w:val="nil"/>
              <w:right w:val="nil"/>
            </w:tcBorders>
            <w:shd w:val="clear" w:color="auto" w:fill="auto"/>
            <w:noWrap/>
          </w:tcPr>
          <w:p w14:paraId="1C03FC05" w14:textId="77777777" w:rsidR="009F455B" w:rsidRPr="001E05DC" w:rsidRDefault="009F455B" w:rsidP="00AB26EE">
            <w:pPr>
              <w:rPr>
                <w:i/>
                <w:iCs/>
              </w:rPr>
            </w:pPr>
            <w:r w:rsidRPr="001E05DC">
              <w:rPr>
                <w:i/>
                <w:iCs/>
              </w:rPr>
              <w:t>Control</w:t>
            </w:r>
          </w:p>
        </w:tc>
        <w:tc>
          <w:tcPr>
            <w:tcW w:w="1400" w:type="dxa"/>
            <w:tcBorders>
              <w:top w:val="single" w:sz="4" w:space="0" w:color="auto"/>
              <w:left w:val="nil"/>
              <w:right w:val="nil"/>
            </w:tcBorders>
            <w:shd w:val="clear" w:color="auto" w:fill="auto"/>
            <w:noWrap/>
          </w:tcPr>
          <w:p w14:paraId="5FE817A5" w14:textId="77777777" w:rsidR="009F455B" w:rsidRPr="001E05DC" w:rsidRDefault="009F455B" w:rsidP="00AB26EE"/>
        </w:tc>
        <w:tc>
          <w:tcPr>
            <w:tcW w:w="1196" w:type="dxa"/>
            <w:tcBorders>
              <w:top w:val="single" w:sz="4" w:space="0" w:color="auto"/>
              <w:left w:val="nil"/>
              <w:right w:val="nil"/>
            </w:tcBorders>
            <w:shd w:val="clear" w:color="auto" w:fill="auto"/>
            <w:noWrap/>
          </w:tcPr>
          <w:p w14:paraId="65DFFEE3" w14:textId="77777777" w:rsidR="009F455B" w:rsidRPr="001E05DC" w:rsidRDefault="009F455B" w:rsidP="00AB26EE"/>
        </w:tc>
        <w:tc>
          <w:tcPr>
            <w:tcW w:w="1477" w:type="dxa"/>
            <w:tcBorders>
              <w:top w:val="single" w:sz="4" w:space="0" w:color="auto"/>
              <w:left w:val="nil"/>
              <w:right w:val="nil"/>
            </w:tcBorders>
            <w:shd w:val="clear" w:color="auto" w:fill="auto"/>
            <w:noWrap/>
          </w:tcPr>
          <w:p w14:paraId="5D424486" w14:textId="77777777" w:rsidR="009F455B" w:rsidRPr="001E05DC" w:rsidRDefault="009F455B" w:rsidP="00AB26EE"/>
        </w:tc>
        <w:tc>
          <w:tcPr>
            <w:tcW w:w="6323" w:type="dxa"/>
            <w:tcBorders>
              <w:top w:val="single" w:sz="4" w:space="0" w:color="auto"/>
              <w:left w:val="nil"/>
              <w:right w:val="nil"/>
            </w:tcBorders>
            <w:shd w:val="clear" w:color="auto" w:fill="auto"/>
          </w:tcPr>
          <w:p w14:paraId="524B9E66" w14:textId="77777777" w:rsidR="009F455B" w:rsidRPr="001E05DC" w:rsidRDefault="009F455B" w:rsidP="00AB26EE"/>
        </w:tc>
      </w:tr>
      <w:tr w:rsidR="009F455B" w:rsidRPr="001E05DC" w14:paraId="672C2F0B" w14:textId="77777777" w:rsidTr="00AB26EE">
        <w:trPr>
          <w:trHeight w:val="288"/>
        </w:trPr>
        <w:tc>
          <w:tcPr>
            <w:tcW w:w="3440" w:type="dxa"/>
            <w:tcBorders>
              <w:top w:val="nil"/>
              <w:left w:val="nil"/>
              <w:bottom w:val="nil"/>
              <w:right w:val="nil"/>
            </w:tcBorders>
            <w:shd w:val="clear" w:color="auto" w:fill="auto"/>
            <w:noWrap/>
          </w:tcPr>
          <w:p w14:paraId="734D984F" w14:textId="77777777" w:rsidR="009F455B" w:rsidRPr="001E05DC" w:rsidRDefault="009F455B" w:rsidP="00AB26EE">
            <w:r w:rsidRPr="001E05DC">
              <w:t>Population density</w:t>
            </w:r>
          </w:p>
        </w:tc>
        <w:tc>
          <w:tcPr>
            <w:tcW w:w="1400" w:type="dxa"/>
            <w:tcBorders>
              <w:top w:val="nil"/>
              <w:left w:val="nil"/>
              <w:bottom w:val="nil"/>
              <w:right w:val="nil"/>
            </w:tcBorders>
            <w:shd w:val="clear" w:color="auto" w:fill="auto"/>
            <w:noWrap/>
          </w:tcPr>
          <w:p w14:paraId="02D9150D" w14:textId="77777777" w:rsidR="009F455B" w:rsidRPr="001E05DC" w:rsidRDefault="009F455B" w:rsidP="00AB26EE">
            <w:r w:rsidRPr="001E05DC">
              <w:t>pax/km2</w:t>
            </w:r>
          </w:p>
        </w:tc>
        <w:tc>
          <w:tcPr>
            <w:tcW w:w="1196" w:type="dxa"/>
            <w:tcBorders>
              <w:top w:val="nil"/>
              <w:left w:val="nil"/>
              <w:bottom w:val="nil"/>
              <w:right w:val="nil"/>
            </w:tcBorders>
            <w:shd w:val="clear" w:color="auto" w:fill="auto"/>
            <w:noWrap/>
          </w:tcPr>
          <w:p w14:paraId="5D093B0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62B9627" w14:textId="77777777" w:rsidR="009F455B" w:rsidRPr="001E05DC" w:rsidRDefault="009F455B" w:rsidP="00AB26EE">
            <w:r w:rsidRPr="001E05DC">
              <w:t>FAO</w:t>
            </w:r>
          </w:p>
        </w:tc>
        <w:tc>
          <w:tcPr>
            <w:tcW w:w="6323" w:type="dxa"/>
            <w:tcBorders>
              <w:top w:val="nil"/>
              <w:left w:val="nil"/>
              <w:bottom w:val="nil"/>
              <w:right w:val="nil"/>
            </w:tcBorders>
            <w:shd w:val="clear" w:color="auto" w:fill="auto"/>
          </w:tcPr>
          <w:p w14:paraId="112C2FA3" w14:textId="77777777" w:rsidR="009F455B" w:rsidRPr="001E05DC" w:rsidRDefault="009F455B" w:rsidP="00AB26EE">
            <w:r w:rsidRPr="001E05DC">
              <w:t>People per km2</w:t>
            </w:r>
          </w:p>
        </w:tc>
      </w:tr>
      <w:tr w:rsidR="009F455B" w:rsidRPr="001E05DC" w14:paraId="41153AE6" w14:textId="77777777" w:rsidTr="00AB26EE">
        <w:trPr>
          <w:trHeight w:val="288"/>
        </w:trPr>
        <w:tc>
          <w:tcPr>
            <w:tcW w:w="3440" w:type="dxa"/>
            <w:tcBorders>
              <w:top w:val="nil"/>
              <w:left w:val="nil"/>
              <w:bottom w:val="single" w:sz="12" w:space="0" w:color="auto"/>
              <w:right w:val="nil"/>
            </w:tcBorders>
            <w:shd w:val="clear" w:color="auto" w:fill="auto"/>
            <w:noWrap/>
          </w:tcPr>
          <w:p w14:paraId="2515A6FE" w14:textId="77777777" w:rsidR="009F455B" w:rsidRPr="001E05DC" w:rsidRDefault="009F455B" w:rsidP="00AB26EE">
            <w:r w:rsidRPr="001E05DC">
              <w:t>Forest remaining</w:t>
            </w:r>
          </w:p>
        </w:tc>
        <w:tc>
          <w:tcPr>
            <w:tcW w:w="1400" w:type="dxa"/>
            <w:tcBorders>
              <w:top w:val="nil"/>
              <w:left w:val="nil"/>
              <w:bottom w:val="single" w:sz="12" w:space="0" w:color="auto"/>
              <w:right w:val="nil"/>
            </w:tcBorders>
            <w:shd w:val="clear" w:color="auto" w:fill="auto"/>
            <w:noWrap/>
          </w:tcPr>
          <w:p w14:paraId="4AB42AA0" w14:textId="77777777" w:rsidR="009F455B" w:rsidRPr="001E05DC" w:rsidRDefault="009F455B" w:rsidP="00AB26EE">
            <w:r w:rsidRPr="001E05DC">
              <w:t>Km</w:t>
            </w:r>
            <w:r w:rsidRPr="001E05DC">
              <w:rPr>
                <w:vertAlign w:val="superscript"/>
              </w:rPr>
              <w:t>2</w:t>
            </w:r>
          </w:p>
        </w:tc>
        <w:tc>
          <w:tcPr>
            <w:tcW w:w="1196" w:type="dxa"/>
            <w:tcBorders>
              <w:top w:val="nil"/>
              <w:left w:val="nil"/>
              <w:bottom w:val="single" w:sz="12" w:space="0" w:color="auto"/>
              <w:right w:val="nil"/>
            </w:tcBorders>
            <w:shd w:val="clear" w:color="auto" w:fill="auto"/>
            <w:noWrap/>
          </w:tcPr>
          <w:p w14:paraId="7CD4197B" w14:textId="77777777" w:rsidR="009F455B" w:rsidRPr="001E05DC" w:rsidRDefault="009F455B" w:rsidP="00AB26EE">
            <w:r w:rsidRPr="001E05DC">
              <w:t>National</w:t>
            </w:r>
          </w:p>
        </w:tc>
        <w:tc>
          <w:tcPr>
            <w:tcW w:w="1477" w:type="dxa"/>
            <w:tcBorders>
              <w:top w:val="nil"/>
              <w:left w:val="nil"/>
              <w:bottom w:val="single" w:sz="12" w:space="0" w:color="auto"/>
              <w:right w:val="nil"/>
            </w:tcBorders>
            <w:shd w:val="clear" w:color="auto" w:fill="auto"/>
            <w:noWrap/>
          </w:tcPr>
          <w:p w14:paraId="6FE29052" w14:textId="77777777" w:rsidR="009F455B" w:rsidRPr="001E05DC" w:rsidRDefault="009F455B" w:rsidP="00AB26EE">
            <w:r w:rsidRPr="001E05DC">
              <w:t>ESACCI</w:t>
            </w:r>
          </w:p>
        </w:tc>
        <w:tc>
          <w:tcPr>
            <w:tcW w:w="6323" w:type="dxa"/>
            <w:tcBorders>
              <w:top w:val="nil"/>
              <w:left w:val="nil"/>
              <w:bottom w:val="single" w:sz="12" w:space="0" w:color="auto"/>
              <w:right w:val="nil"/>
            </w:tcBorders>
            <w:shd w:val="clear" w:color="auto" w:fill="auto"/>
          </w:tcPr>
          <w:p w14:paraId="61C797BE" w14:textId="77777777" w:rsidR="009F455B" w:rsidRPr="001E05DC" w:rsidRDefault="009F455B" w:rsidP="00AB26EE">
            <w:r w:rsidRPr="001E05DC">
              <w:t>Raw value of forest remaining</w:t>
            </w:r>
          </w:p>
        </w:tc>
      </w:tr>
    </w:tbl>
    <w:p w14:paraId="66817274" w14:textId="77777777" w:rsidR="009F455B" w:rsidRPr="001E05DC" w:rsidRDefault="009F455B" w:rsidP="009F455B"/>
    <w:p w14:paraId="0E714C34" w14:textId="77777777" w:rsidR="009F455B" w:rsidRDefault="009F455B" w:rsidP="000A46B5">
      <w:pPr>
        <w:rPr>
          <w:b/>
          <w:bCs/>
          <w:i/>
          <w:iCs/>
        </w:rPr>
        <w:sectPr w:rsidR="009F455B" w:rsidSect="009F455B">
          <w:pgSz w:w="16838" w:h="11906" w:orient="landscape"/>
          <w:pgMar w:top="1440" w:right="1440" w:bottom="1440" w:left="1440" w:header="708" w:footer="708" w:gutter="0"/>
          <w:cols w:space="708"/>
          <w:docGrid w:linePitch="360"/>
        </w:sectPr>
      </w:pPr>
    </w:p>
    <w:p w14:paraId="50BC329B" w14:textId="128B6FFB" w:rsidR="000A46B5" w:rsidRPr="001E05DC" w:rsidRDefault="000A46B5" w:rsidP="000A46B5">
      <w:pPr>
        <w:rPr>
          <w:b/>
          <w:bCs/>
          <w:i/>
          <w:iCs/>
        </w:rPr>
      </w:pPr>
      <w:r w:rsidRPr="001E05DC">
        <w:rPr>
          <w:b/>
          <w:bCs/>
          <w:i/>
          <w:iCs/>
        </w:rPr>
        <w:lastRenderedPageBreak/>
        <w:t xml:space="preserve">Modelling </w:t>
      </w:r>
    </w:p>
    <w:p w14:paraId="731B3D43" w14:textId="6E865A82" w:rsidR="000A46B5" w:rsidRPr="001E05DC" w:rsidRDefault="000A46B5" w:rsidP="000A46B5">
      <w:r w:rsidRPr="001E05DC">
        <w:t>This analysis aimed to model the relationships between changes in macroeconomic predictors and 1) the change in forest cover at a national level and 2) the allocation of new ELCs</w:t>
      </w:r>
      <w:r w:rsidR="005252BE">
        <w:t xml:space="preserve">. </w:t>
      </w:r>
      <w:r w:rsidRPr="001E05DC">
        <w:t>Models were run for both response variables with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w:t>
      </w:r>
      <w:r w:rsidR="007739D7">
        <w:t xml:space="preserve"> </w:t>
      </w:r>
      <w:r w:rsidR="007739D7">
        <w:fldChar w:fldCharType="begin"/>
      </w:r>
      <w:r w:rsidR="007739D7">
        <w:instrText xml:space="preserve"> ADDIN ZOTERO_ITEM CSL_CITATION {"citationID":"DyPPDg31","properties":{"formattedCitation":"(Crawley 2007)","plainCitation":"(Crawley 2007)","noteIndex":0},"citationItems":[{"id":2882,"uris":["http://zotero.org/users/2170232/items/QGPL39G5"],"uri":["http://zotero.org/users/2170232/items/QGPL39G5"],"itemData":{"id":2882,"type":"book","event-place":"Chichester, UK","ISBN":"978-0-470-51024-7","publisher":"Wiley","publisher-place":"Chichester, UK","title":"The R Book","author":[{"family":"Crawley","given":"Michael J."}],"issued":{"date-parts":[["2007"]]}}}],"schema":"https://github.com/citation-style-language/schema/raw/master/csl-citation.json"} </w:instrText>
      </w:r>
      <w:r w:rsidR="007739D7">
        <w:fldChar w:fldCharType="separate"/>
      </w:r>
      <w:r w:rsidR="007739D7" w:rsidRPr="007739D7">
        <w:rPr>
          <w:rFonts w:ascii="Calibri" w:hAnsi="Calibri" w:cs="Calibri"/>
        </w:rPr>
        <w:t>(Crawley 2007)</w:t>
      </w:r>
      <w:r w:rsidR="007739D7">
        <w:fldChar w:fldCharType="end"/>
      </w:r>
      <w:r w:rsidRPr="001E05DC">
        <w:t>.</w:t>
      </w:r>
      <w:r w:rsidR="007739D7">
        <w:t xml:space="preserve"> This process minimises the effect of time on changes in the response and reduces temporal autocorrelation</w:t>
      </w:r>
      <w:r w:rsidR="00DD2646">
        <w:t>.</w:t>
      </w:r>
      <w:r w:rsidRPr="001E05DC">
        <w:t xml:space="preserve"> The amount of forest remaining (km</w:t>
      </w:r>
      <w:r w:rsidRPr="001E05DC">
        <w:rPr>
          <w:vertAlign w:val="superscript"/>
        </w:rPr>
        <w:t>2</w:t>
      </w:r>
      <w:r w:rsidRPr="001E05DC">
        <w:t xml:space="preserve">) was also included as a control variable in all models. Modelling was done using Generalised linear models (GLM) and followed an information theoretic approach </w:t>
      </w:r>
      <w:r w:rsidRPr="001E05DC">
        <w:fldChar w:fldCharType="begin"/>
      </w:r>
      <w:r w:rsidR="007739D7">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For the models with rate of forest loss as the response both gaussian and gamma distributions were tested, and for the models with ELC allocation a Poisson distribution was </w:t>
      </w:r>
      <w:commentRangeStart w:id="1"/>
      <w:commentRangeStart w:id="2"/>
      <w:r w:rsidRPr="001E05DC">
        <w:t xml:space="preserve">used. </w:t>
      </w:r>
      <w:commentRangeEnd w:id="1"/>
      <w:r>
        <w:rPr>
          <w:rStyle w:val="CommentReference"/>
        </w:rPr>
        <w:commentReference w:id="1"/>
      </w:r>
      <w:commentRangeEnd w:id="2"/>
      <w:r w:rsidR="001A6F37">
        <w:rPr>
          <w:rStyle w:val="CommentReference"/>
        </w:rPr>
        <w:commentReference w:id="2"/>
      </w:r>
      <w:r w:rsidRPr="001E05DC">
        <w:t xml:space="preserve">Resulting models were compared using Akaike’s Information Criterion (AIC). Final rate of forest loss models used gaussian distributions. All predictors in each model set had been selected because of a priori hypotheses (Table S2), and so within each set all combinations of possible models were run and compared using AIC. Models with ∆AIC &lt; 6 were considered to have sufficient support and retained in the final model set. Model averaging was implemented for the final model set, resulting in model-averaged coefficients for all model terms </w:t>
      </w:r>
      <w:r w:rsidRPr="001E05DC">
        <w:fldChar w:fldCharType="begin"/>
      </w:r>
      <w:r w:rsidR="007739D7">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Models were run and averaged using the </w:t>
      </w:r>
      <w:proofErr w:type="spellStart"/>
      <w:r w:rsidRPr="001E05DC">
        <w:t>MuMIn</w:t>
      </w:r>
      <w:proofErr w:type="spellEnd"/>
      <w:r w:rsidRPr="001E05DC">
        <w:t xml:space="preserve"> package in R (Version 1.43.17, </w:t>
      </w:r>
      <w:r w:rsidRPr="001E05DC">
        <w:fldChar w:fldCharType="begin"/>
      </w:r>
      <w:r>
        <w:instrText xml:space="preserve"> ADDIN ZOTERO_ITEM CSL_CITATION {"citationID":"Q0OhtjnI","properties":{"formattedCitation":"(Barto\\uc0\\u324{} 2020)","plainCitation":"(Bartoń 2020)","dontUpdate":true,"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Pr="001E05DC">
        <w:t>Bartoń 2020)</w:t>
      </w:r>
      <w:r w:rsidRPr="001E05DC">
        <w:fldChar w:fldCharType="end"/>
      </w:r>
      <w:r w:rsidRPr="001E05DC">
        <w:t>. This modelling procedure was repeated for a one-year time lag and two-year time lag as follows:</w:t>
      </w:r>
    </w:p>
    <w:p w14:paraId="770A1D6F" w14:textId="77777777" w:rsidR="000A46B5" w:rsidRPr="001E05DC" w:rsidRDefault="000A46B5" w:rsidP="000A46B5">
      <w:commentRangeStart w:id="3"/>
      <w:r w:rsidRPr="001E05DC">
        <w:t>No time lag:</w:t>
      </w:r>
      <w:commentRangeEnd w:id="3"/>
      <w:r w:rsidRPr="001E05DC">
        <w:commentReference w:id="3"/>
      </w:r>
    </w:p>
    <w:p w14:paraId="5A183351" w14:textId="77777777" w:rsidR="000A46B5" w:rsidRPr="001E05DC" w:rsidRDefault="00D955C9" w:rsidP="000A46B5">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6D759E56" w14:textId="77777777" w:rsidR="000A46B5" w:rsidRPr="001E05DC" w:rsidRDefault="000A46B5" w:rsidP="000A46B5">
      <w:pPr>
        <w:rPr>
          <w:i/>
          <w:iCs/>
        </w:rPr>
      </w:pPr>
      <w:r w:rsidRPr="001E05DC">
        <w:t xml:space="preserve">Where </w:t>
      </w:r>
      <m:oMath>
        <m:r>
          <w:rPr>
            <w:rFonts w:ascii="Cambria Math" w:hAnsi="Cambria Math"/>
          </w:rPr>
          <m:t>γ</m:t>
        </m:r>
      </m:oMath>
      <w:r w:rsidRPr="001E05DC">
        <w:t xml:space="preserve"> is the response at time </w:t>
      </w:r>
      <m:oMath>
        <m:r>
          <w:rPr>
            <w:rFonts w:ascii="Cambria Math" w:hAnsi="Cambria Math"/>
          </w:rPr>
          <m:t>t</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5448495E" w14:textId="77777777" w:rsidR="000A46B5" w:rsidRPr="001E05DC" w:rsidRDefault="000A46B5" w:rsidP="000A46B5">
      <w:r w:rsidRPr="001E05DC">
        <w:t>One year time lag:</w:t>
      </w:r>
    </w:p>
    <w:p w14:paraId="74338C5D" w14:textId="77777777" w:rsidR="000A46B5" w:rsidRPr="001E05DC" w:rsidRDefault="00D955C9" w:rsidP="000A46B5">
      <m:oMathPara>
        <m:oMath>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89CB73B"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1</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2F2E3E8E" w14:textId="77777777" w:rsidR="000A46B5" w:rsidRPr="001E05DC" w:rsidRDefault="000A46B5" w:rsidP="000A46B5">
      <w:pPr>
        <w:rPr>
          <w:i/>
          <w:iCs/>
        </w:rPr>
      </w:pPr>
      <w:r w:rsidRPr="001E05DC">
        <w:t>Two year time lag:</w:t>
      </w:r>
    </w:p>
    <w:p w14:paraId="1C22ABA0" w14:textId="77777777" w:rsidR="000A46B5" w:rsidRPr="001E05DC" w:rsidRDefault="00D955C9" w:rsidP="000A46B5">
      <m:oMathPara>
        <m:oMath>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91ECB06"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2</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7069EDCB" w14:textId="549589A1" w:rsidR="000A46B5" w:rsidRDefault="000A46B5" w:rsidP="000A46B5"/>
    <w:p w14:paraId="07CDC4E0" w14:textId="7A493DB6" w:rsidR="000A46B5" w:rsidRDefault="000A46B5" w:rsidP="000A46B5">
      <w:pPr>
        <w:rPr>
          <w:b/>
          <w:bCs/>
        </w:rPr>
      </w:pPr>
      <w:r>
        <w:rPr>
          <w:b/>
          <w:bCs/>
        </w:rPr>
        <w:t xml:space="preserve">Results </w:t>
      </w:r>
    </w:p>
    <w:p w14:paraId="142D67C1" w14:textId="530B1C12" w:rsidR="000A46B5" w:rsidRPr="00274974" w:rsidRDefault="00E82045" w:rsidP="000A46B5">
      <w:pPr>
        <w:rPr>
          <w:i/>
          <w:iCs/>
        </w:rPr>
      </w:pPr>
      <w:r>
        <w:rPr>
          <w:i/>
          <w:iCs/>
        </w:rPr>
        <w:t>F</w:t>
      </w:r>
      <w:r w:rsidR="00667CED">
        <w:rPr>
          <w:i/>
          <w:iCs/>
        </w:rPr>
        <w:t>orest loss</w:t>
      </w:r>
    </w:p>
    <w:p w14:paraId="2CF22172" w14:textId="0954CD2F" w:rsidR="000A46B5" w:rsidRDefault="00E82045" w:rsidP="000A46B5">
      <w:r>
        <w:t>During the study period 167,477 km</w:t>
      </w:r>
      <w:r w:rsidRPr="00E82045">
        <w:rPr>
          <w:vertAlign w:val="superscript"/>
        </w:rPr>
        <w:t>-2</w:t>
      </w:r>
      <w:r>
        <w:t xml:space="preserve"> of forest was lost which represented nearly 16% of the total forest cover. </w:t>
      </w:r>
      <w:r w:rsidR="00F4635E">
        <w:t>The models for changes in the rate of forest loss as a function of macroeconomic predictors produced n</w:t>
      </w:r>
      <w:r w:rsidR="000A46B5">
        <w:t>o strong effects (</w:t>
      </w:r>
      <w:r w:rsidR="000A46B5" w:rsidRPr="00045ECA">
        <w:t xml:space="preserve">Figures 2 </w:t>
      </w:r>
      <w:r w:rsidR="004740E7">
        <w:t>to</w:t>
      </w:r>
      <w:r w:rsidR="000A46B5" w:rsidRPr="00045ECA">
        <w:t xml:space="preserve"> 4</w:t>
      </w:r>
      <w:r w:rsidR="000A46B5">
        <w:t xml:space="preserve">). For each predictor set there were between 5 and 28 models in the top model set and final coefficients were calculated using full averages </w:t>
      </w:r>
      <w:r w:rsidR="000A46B5">
        <w:fldChar w:fldCharType="begin"/>
      </w:r>
      <w:r w:rsidR="000A46B5">
        <w:instrText xml:space="preserve"> ADDIN ZOTERO_ITEM CSL_CITATION {"citationID":"0VP53lay","properties":{"formattedCitation":"(Burnham and Anderson, 2007)","plainCitation":"(Burnham and Anderson, 2007)","dontUpdate":true,"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A46B5">
        <w:fldChar w:fldCharType="separate"/>
      </w:r>
      <w:r w:rsidR="000A46B5" w:rsidRPr="00D913D7">
        <w:rPr>
          <w:rFonts w:ascii="Calibri" w:hAnsi="Calibri" w:cs="Calibri"/>
        </w:rPr>
        <w:t>(</w:t>
      </w:r>
      <w:r w:rsidR="000A46B5" w:rsidRPr="00045ECA">
        <w:t>Tables S9 – S</w:t>
      </w:r>
      <w:r w:rsidR="000A46B5">
        <w:t>17</w:t>
      </w:r>
      <w:r w:rsidR="000A46B5">
        <w:rPr>
          <w:rFonts w:ascii="Calibri" w:hAnsi="Calibri" w:cs="Calibri"/>
        </w:rPr>
        <w:t xml:space="preserve">, </w:t>
      </w:r>
      <w:r w:rsidR="000A46B5" w:rsidRPr="00D913D7">
        <w:rPr>
          <w:rFonts w:ascii="Calibri" w:hAnsi="Calibri" w:cs="Calibri"/>
        </w:rPr>
        <w:t>Burnham and Anderson, 2007)</w:t>
      </w:r>
      <w:r w:rsidR="000A46B5">
        <w:fldChar w:fldCharType="end"/>
      </w:r>
      <w:r w:rsidR="000A46B5">
        <w:t>. The largest effect w</w:t>
      </w:r>
      <w:r w:rsidR="00DD2646">
        <w:t>as</w:t>
      </w:r>
      <w:r w:rsidR="000A46B5">
        <w:t xml:space="preserve"> from the control variable population density</w:t>
      </w:r>
      <w:r w:rsidR="00DD2646">
        <w:t xml:space="preserve"> </w:t>
      </w:r>
      <w:r w:rsidR="000A46B5">
        <w:t xml:space="preserve">with a one-year time lag (full averaged coefficient = -632.9, SE = 64.8, </w:t>
      </w:r>
      <w:r w:rsidR="000A46B5" w:rsidRPr="00045ECA">
        <w:t>Table S10</w:t>
      </w:r>
      <w:r w:rsidR="000A46B5">
        <w:t>). The largest effect excluding control variables was for agricultural proportion of GDP with a one-year time lag (full averaged coefficient = -14.9, SE = 7.9) suggesting</w:t>
      </w:r>
      <w:r w:rsidR="00F4635E">
        <w:t>, counterintuitively,</w:t>
      </w:r>
      <w:r w:rsidR="000A46B5">
        <w:t xml:space="preserve"> that there is a small </w:t>
      </w:r>
      <w:r w:rsidR="000A46B5">
        <w:lastRenderedPageBreak/>
        <w:t>reduction in the rate of forest loss as the contribution of agriculture to national GDP increases, although this effect is very weak (</w:t>
      </w:r>
      <w:r w:rsidR="000A46B5" w:rsidRPr="00045ECA">
        <w:t>Figure S2, Table S1</w:t>
      </w:r>
      <w:r w:rsidR="000A46B5">
        <w:t xml:space="preserve">0) and </w:t>
      </w:r>
      <w:r w:rsidR="00F4635E">
        <w:t>therefore inference is limited</w:t>
      </w:r>
      <w:r w:rsidR="000A46B5">
        <w:t>.</w:t>
      </w:r>
    </w:p>
    <w:p w14:paraId="5FF9CD15" w14:textId="0D234416" w:rsidR="000A46B5" w:rsidRPr="00BA5281" w:rsidRDefault="000A46B5" w:rsidP="000A46B5">
      <w:pPr>
        <w:rPr>
          <w:i/>
          <w:iCs/>
        </w:rPr>
      </w:pPr>
      <w:r>
        <w:rPr>
          <w:i/>
          <w:iCs/>
        </w:rPr>
        <w:t>New economic land concession</w:t>
      </w:r>
      <w:r w:rsidR="00E82045">
        <w:rPr>
          <w:i/>
          <w:iCs/>
        </w:rPr>
        <w:t>s</w:t>
      </w:r>
    </w:p>
    <w:p w14:paraId="0D3D8117" w14:textId="274FC14D" w:rsidR="000A46B5" w:rsidRDefault="000A46B5" w:rsidP="000A46B5">
      <w:r>
        <w:t>There were 287 new ELCs allocated within the study period, with the majority (51%) being designated for rubber production (</w:t>
      </w:r>
      <w:r w:rsidRPr="00045ECA">
        <w:t>Table S</w:t>
      </w:r>
      <w:r>
        <w:t xml:space="preserve">18). </w:t>
      </w:r>
      <w:bookmarkStart w:id="4" w:name="_Hlk85436482"/>
      <w:r>
        <w:t>The largest effect</w:t>
      </w:r>
      <w:r w:rsidR="004740E7">
        <w:t xml:space="preserve"> overall</w:t>
      </w:r>
      <w:r>
        <w:t xml:space="preserve"> was for the economic control variable population density, where there were very strong negative effects across all time lags (rate ratios for one-year lag = 0.012, two-year lag = 0.002, three-year lag = 0.0005, </w:t>
      </w:r>
      <w:r w:rsidRPr="00E71D64">
        <w:t xml:space="preserve">Table </w:t>
      </w:r>
      <w:r w:rsidR="004740E7">
        <w:t>2</w:t>
      </w:r>
      <w:r>
        <w:t>), indicating that new ELCs do not get allocated in areas of high human population density</w:t>
      </w:r>
      <w:bookmarkEnd w:id="4"/>
      <w:r>
        <w:t xml:space="preserve">. </w:t>
      </w:r>
      <w:bookmarkStart w:id="5" w:name="_Hlk85436510"/>
      <w:r>
        <w:t xml:space="preserve">The largest overall effect excluding control variables was for changes in agricultural proportion of GDP with no time lag and a one-year time lag </w:t>
      </w:r>
      <w:bookmarkEnd w:id="5"/>
      <w:r>
        <w:t xml:space="preserve">(no time lag rate ratio = 1.310, and one-year time lag rate ratio = 1.284, </w:t>
      </w:r>
      <w:r w:rsidRPr="005E63DE">
        <w:t xml:space="preserve">Table </w:t>
      </w:r>
      <w:r w:rsidR="004740E7">
        <w:t>2</w:t>
      </w:r>
      <w:r w:rsidRPr="005E63DE">
        <w:t xml:space="preserve">, Figure </w:t>
      </w:r>
      <w:r w:rsidR="004740E7">
        <w:t>5</w:t>
      </w:r>
      <w:r>
        <w:t xml:space="preserve">). </w:t>
      </w:r>
    </w:p>
    <w:p w14:paraId="60324C84" w14:textId="4629071F" w:rsidR="000A46B5" w:rsidRDefault="000A46B5" w:rsidP="000A46B5">
      <w:r>
        <w:t xml:space="preserve">From an economic perspective there were </w:t>
      </w:r>
      <w:bookmarkStart w:id="6" w:name="_Hlk85436539"/>
      <w:r>
        <w:t xml:space="preserve">positive relationships between the allocation of new ELCs and increases in the agricultural proportion of GDP and increases in foreign direct investment </w:t>
      </w:r>
      <w:bookmarkEnd w:id="6"/>
      <w:r>
        <w:t xml:space="preserve">(one-year time lag rate ratio = 1.004, </w:t>
      </w:r>
      <w:r w:rsidRPr="005E63DE">
        <w:t xml:space="preserve">Table </w:t>
      </w:r>
      <w:r w:rsidR="004740E7">
        <w:t>2</w:t>
      </w:r>
      <w:r w:rsidRPr="005E63DE">
        <w:t xml:space="preserve">, Figure </w:t>
      </w:r>
      <w:r w:rsidR="004740E7">
        <w:t>5</w:t>
      </w:r>
      <w:r>
        <w:t xml:space="preserve">). These effects suggest ties between both the development of new </w:t>
      </w:r>
      <w:r w:rsidR="004740E7">
        <w:t>ELCs</w:t>
      </w:r>
      <w:r>
        <w:t xml:space="preserve"> and the growth of the agricultural sector, and the injection of foreign wealth into the sector via the purchasing of concessions by international companies. There was also a </w:t>
      </w:r>
      <w:bookmarkStart w:id="7" w:name="_Hlk85436623"/>
      <w:r>
        <w:t xml:space="preserve">positive relationship between new ELC allocation and increases in development flows to the environment sector </w:t>
      </w:r>
      <w:bookmarkEnd w:id="7"/>
      <w:r>
        <w:t xml:space="preserve">(no time lag rate ratio = 1.031). This suggests that in the short-term, investments into the environment sector via development funding (predominantly from international donors) does not reduce the number of new ELC allocations. There was a negative relationship between new ELC allocation and </w:t>
      </w:r>
      <w:r w:rsidR="00DD2646">
        <w:t>positive changes in</w:t>
      </w:r>
      <w:r>
        <w:t xml:space="preserve"> per capita GDP (one-year time lag rate ratio = 0.985 and two-year time lag rate ratio = 0.974, </w:t>
      </w:r>
      <w:r w:rsidRPr="005E63DE">
        <w:t xml:space="preserve">Table </w:t>
      </w:r>
      <w:r w:rsidR="004740E7">
        <w:t>2</w:t>
      </w:r>
      <w:r w:rsidRPr="005E63DE">
        <w:t xml:space="preserve">, Figure </w:t>
      </w:r>
      <w:r w:rsidR="004740E7">
        <w:t>5</w:t>
      </w:r>
      <w:r>
        <w:t>). The reduction in ELC allocation as</w:t>
      </w:r>
      <w:r w:rsidR="00DD2646">
        <w:t xml:space="preserve"> change in per capita</w:t>
      </w:r>
      <w:r>
        <w:t xml:space="preserve"> GDP increases, over a period of one and two years, potentially suggests that there is a positive economic effect of ELCs. </w:t>
      </w:r>
    </w:p>
    <w:p w14:paraId="303CB01A" w14:textId="16580127" w:rsidR="000A46B5" w:rsidRDefault="000A46B5" w:rsidP="000A46B5">
      <w:bookmarkStart w:id="8" w:name="_Hlk85436768"/>
      <w:r>
        <w:t xml:space="preserve">The largest effect within the commodity set was for the change in market price of rice in the same year as the response </w:t>
      </w:r>
      <w:bookmarkEnd w:id="8"/>
      <w:r>
        <w:t>(no time lag) with a rate ratio of 1.009 (</w:t>
      </w:r>
      <w:r w:rsidRPr="005E63DE">
        <w:t xml:space="preserve">Table </w:t>
      </w:r>
      <w:r w:rsidR="0000260F">
        <w:t>2</w:t>
      </w:r>
      <w:r>
        <w:t xml:space="preserve">). There were </w:t>
      </w:r>
      <w:bookmarkStart w:id="9" w:name="_Hlk85436780"/>
      <w:r>
        <w:t xml:space="preserve">further strong positive relationships between the changes in the market price of rubber </w:t>
      </w:r>
      <w:bookmarkEnd w:id="9"/>
      <w:r>
        <w:t>(no time lag rate ratio = 1.001</w:t>
      </w:r>
      <w:bookmarkStart w:id="10" w:name="_Hlk85436794"/>
      <w:r>
        <w:t xml:space="preserve">), the changes in the non-food production index </w:t>
      </w:r>
      <w:bookmarkEnd w:id="10"/>
      <w:r>
        <w:t xml:space="preserve">(one-year time lag rate ratio = 1.007), </w:t>
      </w:r>
      <w:bookmarkStart w:id="11" w:name="_Hlk85436805"/>
      <w:r>
        <w:t xml:space="preserve">and changes in the market price of sugar </w:t>
      </w:r>
      <w:bookmarkEnd w:id="11"/>
      <w:r>
        <w:t xml:space="preserve">(two-year time lag rate ratio = 1.009). There were three negative relationships between ELC allocation and commodity variables, all of which were in the same year as the response (no time lag, </w:t>
      </w:r>
      <w:r w:rsidRPr="005E63DE">
        <w:t xml:space="preserve">Figure </w:t>
      </w:r>
      <w:r w:rsidR="0000260F">
        <w:t>6</w:t>
      </w:r>
      <w:r>
        <w:t xml:space="preserve">).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 </w:t>
      </w:r>
      <w:r w:rsidR="005C460B">
        <w:t>in the same year as the response</w:t>
      </w:r>
      <w:r>
        <w:t xml:space="preserve"> is meaningful. </w:t>
      </w:r>
      <w:bookmarkStart w:id="12" w:name="_Hlk85437183"/>
      <w:r>
        <w:t>The non-food production index had a much stronger negative effect on ELC allocation when there was no time lag (rate ratio = 0.990). The change in direction of the effect of the non-food production index between no time lag and a one-year time lag suggests a complex relationship between the index and ELCs.</w:t>
      </w:r>
      <w:bookmarkEnd w:id="12"/>
      <w:r>
        <w:t xml:space="preserve"> </w:t>
      </w:r>
    </w:p>
    <w:p w14:paraId="233CAA57" w14:textId="5263F247" w:rsidR="000A46B5" w:rsidRDefault="000A46B5" w:rsidP="000A46B5">
      <w:r>
        <w:t>The producer price variable set, which reflects the farmgate prices of the commodities, had both positive and negative relationships with ELC allocation (</w:t>
      </w:r>
      <w:r w:rsidRPr="005E63DE">
        <w:t>Figure 4, Table 3</w:t>
      </w:r>
      <w:r>
        <w:t xml:space="preserve">). </w:t>
      </w:r>
      <w:bookmarkStart w:id="13" w:name="_Hlk85437276"/>
      <w:r>
        <w:t xml:space="preserve">The strongest positive relationship was with changes in the producer price of rubber </w:t>
      </w:r>
      <w:bookmarkEnd w:id="13"/>
      <w:r>
        <w:t>(no time lag rate ratio = 1.035). The effect of positive changes (i.e., net increases) in the price a farmer will get for rubber production can be seen in the predictions of new ELCs (</w:t>
      </w:r>
      <w:r w:rsidRPr="00DF51FB">
        <w:t>Figure 4</w:t>
      </w:r>
      <w:r>
        <w:t xml:space="preserve">). </w:t>
      </w:r>
      <w:bookmarkStart w:id="14" w:name="_Hlk85437378"/>
      <w:r>
        <w:t xml:space="preserve">There were also positive relationships between ELC allocation and changes in the producer price of corn </w:t>
      </w:r>
      <w:bookmarkEnd w:id="14"/>
      <w:r>
        <w:t xml:space="preserve">(one-year time lag rate ratio = 1.011) </w:t>
      </w:r>
      <w:bookmarkStart w:id="15" w:name="_Hlk85437385"/>
      <w:r>
        <w:t xml:space="preserve">and the producer price of rice </w:t>
      </w:r>
      <w:bookmarkEnd w:id="15"/>
      <w:r>
        <w:t xml:space="preserve">(two-year time lag rate ratio = 1.013, </w:t>
      </w:r>
      <w:r w:rsidRPr="00DF51FB">
        <w:t>Figure 4, Table 3</w:t>
      </w:r>
      <w:r>
        <w:t xml:space="preserve">). Corn and rice are less </w:t>
      </w:r>
      <w:r>
        <w:lastRenderedPageBreak/>
        <w:t xml:space="preserve">valuable in terms of absolute producer prices than sugar and rubber, and this may be reflected in the time lag that exists between positive changes in the prices and increases in new ELCs. </w:t>
      </w:r>
    </w:p>
    <w:p w14:paraId="1E83030E" w14:textId="06B6AF04" w:rsidR="009F455B" w:rsidRDefault="000A46B5" w:rsidP="000A46B5">
      <w:pPr>
        <w:sectPr w:rsidR="009F455B" w:rsidSect="009F455B">
          <w:pgSz w:w="11906" w:h="16838"/>
          <w:pgMar w:top="1440" w:right="1440" w:bottom="1440" w:left="1440" w:header="708" w:footer="708" w:gutter="0"/>
          <w:cols w:space="708"/>
          <w:docGrid w:linePitch="360"/>
        </w:sectPr>
      </w:pPr>
      <w:r>
        <w:t>There were two negative relationships between producer price variables and new ELC allocations (</w:t>
      </w:r>
      <w:r w:rsidRPr="00DF51FB">
        <w:t>Figure 4</w:t>
      </w:r>
      <w:r>
        <w:t xml:space="preserve">). </w:t>
      </w:r>
      <w:bookmarkStart w:id="16" w:name="_Hlk85437578"/>
      <w:r>
        <w:t>Increases in the producer prices of rice and cassava resulted in fewer predicted ELCs in the same year (no time lag rate ratio = 0.976) and two years later (two-year time lag rate ratio = 0.982), respectively</w:t>
      </w:r>
      <w:bookmarkEnd w:id="16"/>
      <w:r>
        <w:t xml:space="preserve">. The difference in the direction of the effect of rice producer prices in year </w:t>
      </w:r>
      <w:r>
        <w:rPr>
          <w:i/>
          <w:iCs/>
        </w:rPr>
        <w:t>t</w:t>
      </w:r>
      <w:r>
        <w:t xml:space="preserve"> and year </w:t>
      </w:r>
      <w:r>
        <w:rPr>
          <w:i/>
          <w:iCs/>
        </w:rPr>
        <w:t>t+2</w:t>
      </w:r>
      <w:r>
        <w:t xml:space="preserve"> (</w:t>
      </w:r>
      <w:r w:rsidRPr="00DF51FB">
        <w:t>Figure 4</w:t>
      </w:r>
      <w:r>
        <w:t xml:space="preserve">) suggests that there is a complex relationship between rice production and new ELC allocation. The negative relationship between the producer price of cassava and new ELC allocation was strong (two-year time lag rate ratio = 0.982, </w:t>
      </w:r>
      <w:r w:rsidRPr="00DF51FB">
        <w:t>Figure 4</w:t>
      </w:r>
      <w:r>
        <w:t>). Cassava is not a</w:t>
      </w:r>
      <w:r w:rsidR="00347783">
        <w:t xml:space="preserve"> </w:t>
      </w:r>
      <w:r>
        <w:t xml:space="preserve">valuable crop, yet it was the third most designated crop for new ELCs during the study period (4.9% of new ELCs, </w:t>
      </w:r>
      <w:r w:rsidRPr="00DF51FB">
        <w:t>Table S18</w:t>
      </w:r>
      <w:r>
        <w:t xml:space="preserve">). It is unclear what is driving the negative relationship between cassava and new ELCs after two years. </w:t>
      </w:r>
    </w:p>
    <w:p w14:paraId="7B392F78" w14:textId="499CD069" w:rsidR="009F455B" w:rsidRPr="00B41CFA" w:rsidRDefault="009F455B" w:rsidP="009F455B">
      <w:pPr>
        <w:rPr>
          <w:b/>
          <w:bCs/>
          <w:sz w:val="20"/>
          <w:szCs w:val="20"/>
        </w:rPr>
      </w:pPr>
      <w:r w:rsidRPr="00B41CFA">
        <w:rPr>
          <w:b/>
          <w:bCs/>
          <w:sz w:val="20"/>
          <w:szCs w:val="20"/>
        </w:rPr>
        <w:lastRenderedPageBreak/>
        <w:t xml:space="preserve">Table </w:t>
      </w:r>
      <w:r w:rsidR="004740E7">
        <w:rPr>
          <w:b/>
          <w:bCs/>
          <w:sz w:val="20"/>
          <w:szCs w:val="20"/>
        </w:rPr>
        <w:t>2</w:t>
      </w:r>
      <w:r w:rsidRPr="00B41CFA">
        <w:rPr>
          <w:b/>
          <w:bCs/>
          <w:sz w:val="20"/>
          <w:szCs w:val="20"/>
        </w:rPr>
        <w:t>. Parameter coefficients</w:t>
      </w:r>
      <w:r>
        <w:rPr>
          <w:b/>
          <w:bCs/>
          <w:sz w:val="20"/>
          <w:szCs w:val="20"/>
        </w:rPr>
        <w:t>,</w:t>
      </w:r>
      <w:r w:rsidRPr="00B41CFA">
        <w:rPr>
          <w:b/>
          <w:bCs/>
          <w:sz w:val="20"/>
          <w:szCs w:val="20"/>
        </w:rPr>
        <w:t xml:space="preserve"> standard errors</w:t>
      </w:r>
      <w:r>
        <w:rPr>
          <w:b/>
          <w:bCs/>
          <w:sz w:val="20"/>
          <w:szCs w:val="20"/>
        </w:rPr>
        <w:t>, and rate ratios</w:t>
      </w:r>
      <w:r w:rsidRPr="00B41CFA">
        <w:rPr>
          <w:b/>
          <w:bCs/>
          <w:sz w:val="20"/>
          <w:szCs w:val="20"/>
        </w:rPr>
        <w:t xml:space="preserve"> from the top model(s) in the macroeconomic analysis</w:t>
      </w:r>
      <w:r>
        <w:rPr>
          <w:b/>
          <w:bCs/>
          <w:sz w:val="20"/>
          <w:szCs w:val="20"/>
        </w:rPr>
        <w:t xml:space="preserve"> with rate of economic land concession allocation response</w:t>
      </w:r>
      <w:r w:rsidRPr="00B41CFA">
        <w:rPr>
          <w:b/>
          <w:bCs/>
          <w:sz w:val="20"/>
          <w:szCs w:val="20"/>
        </w:rPr>
        <w:t>.</w:t>
      </w:r>
      <w:r>
        <w:rPr>
          <w:b/>
          <w:bCs/>
          <w:sz w:val="20"/>
          <w:szCs w:val="20"/>
        </w:rPr>
        <w:t xml:space="preserve"> Missing values denote predictor variables that were not selected in the top model(s) for that lag period.</w:t>
      </w:r>
      <w:r w:rsidR="00CC4F5A">
        <w:rPr>
          <w:b/>
          <w:bCs/>
          <w:sz w:val="20"/>
          <w:szCs w:val="20"/>
        </w:rPr>
        <w:t xml:space="preserve"> Coefficients are on the log scale. </w:t>
      </w:r>
    </w:p>
    <w:tbl>
      <w:tblPr>
        <w:tblW w:w="0" w:type="auto"/>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9F455B" w:rsidRPr="00EC6C01" w14:paraId="3EFCD358" w14:textId="77777777" w:rsidTr="00AB26EE">
        <w:trPr>
          <w:trHeight w:val="288"/>
        </w:trPr>
        <w:tc>
          <w:tcPr>
            <w:tcW w:w="2119" w:type="dxa"/>
            <w:tcBorders>
              <w:top w:val="single" w:sz="12" w:space="0" w:color="auto"/>
            </w:tcBorders>
            <w:shd w:val="clear" w:color="auto" w:fill="auto"/>
            <w:noWrap/>
            <w:hideMark/>
          </w:tcPr>
          <w:p w14:paraId="5BDEF924"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3260" w:type="dxa"/>
            <w:gridSpan w:val="3"/>
            <w:tcBorders>
              <w:top w:val="single" w:sz="12" w:space="0" w:color="auto"/>
            </w:tcBorders>
            <w:shd w:val="clear" w:color="auto" w:fill="auto"/>
            <w:noWrap/>
            <w:hideMark/>
          </w:tcPr>
          <w:p w14:paraId="1408BF4F"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Borders>
              <w:top w:val="single" w:sz="12" w:space="0" w:color="auto"/>
            </w:tcBorders>
          </w:tcPr>
          <w:p w14:paraId="2E9FFC6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261" w:type="dxa"/>
            <w:gridSpan w:val="3"/>
            <w:tcBorders>
              <w:top w:val="single" w:sz="12" w:space="0" w:color="auto"/>
            </w:tcBorders>
            <w:shd w:val="clear" w:color="auto" w:fill="auto"/>
            <w:noWrap/>
            <w:hideMark/>
          </w:tcPr>
          <w:p w14:paraId="4AA22EC4"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Borders>
              <w:top w:val="single" w:sz="12" w:space="0" w:color="auto"/>
            </w:tcBorders>
          </w:tcPr>
          <w:p w14:paraId="4AE8F60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969" w:type="dxa"/>
            <w:gridSpan w:val="3"/>
            <w:tcBorders>
              <w:top w:val="single" w:sz="12" w:space="0" w:color="auto"/>
            </w:tcBorders>
            <w:shd w:val="clear" w:color="auto" w:fill="auto"/>
            <w:noWrap/>
            <w:hideMark/>
          </w:tcPr>
          <w:p w14:paraId="66329EA3"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2 year time lag</w:t>
            </w:r>
          </w:p>
        </w:tc>
      </w:tr>
      <w:tr w:rsidR="009F455B" w:rsidRPr="00EC6C01" w14:paraId="643CD9E4" w14:textId="77777777" w:rsidTr="00AB26EE">
        <w:trPr>
          <w:trHeight w:val="288"/>
        </w:trPr>
        <w:tc>
          <w:tcPr>
            <w:tcW w:w="2119" w:type="dxa"/>
            <w:tcBorders>
              <w:bottom w:val="single" w:sz="12" w:space="0" w:color="auto"/>
            </w:tcBorders>
            <w:shd w:val="clear" w:color="auto" w:fill="auto"/>
            <w:noWrap/>
            <w:hideMark/>
          </w:tcPr>
          <w:p w14:paraId="0444A1AD"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tcBorders>
              <w:top w:val="single" w:sz="6" w:space="0" w:color="auto"/>
              <w:bottom w:val="single" w:sz="12" w:space="0" w:color="auto"/>
            </w:tcBorders>
            <w:shd w:val="clear" w:color="auto" w:fill="auto"/>
            <w:noWrap/>
            <w:hideMark/>
          </w:tcPr>
          <w:p w14:paraId="57FB20FE"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tcBorders>
              <w:top w:val="single" w:sz="6" w:space="0" w:color="auto"/>
              <w:bottom w:val="single" w:sz="12" w:space="0" w:color="auto"/>
            </w:tcBorders>
            <w:shd w:val="clear" w:color="auto" w:fill="auto"/>
            <w:noWrap/>
            <w:hideMark/>
          </w:tcPr>
          <w:p w14:paraId="582DA47C"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6A0C1EA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E02002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134" w:type="dxa"/>
            <w:tcBorders>
              <w:top w:val="single" w:sz="6" w:space="0" w:color="auto"/>
              <w:bottom w:val="single" w:sz="12" w:space="0" w:color="auto"/>
            </w:tcBorders>
            <w:shd w:val="clear" w:color="auto" w:fill="auto"/>
            <w:noWrap/>
            <w:hideMark/>
          </w:tcPr>
          <w:p w14:paraId="5DCCDD8A"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tcBorders>
              <w:top w:val="single" w:sz="6" w:space="0" w:color="auto"/>
              <w:bottom w:val="single" w:sz="12" w:space="0" w:color="auto"/>
            </w:tcBorders>
            <w:shd w:val="clear" w:color="auto" w:fill="auto"/>
            <w:noWrap/>
            <w:hideMark/>
          </w:tcPr>
          <w:p w14:paraId="175BDD43"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3A441CEC"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2164B72"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559" w:type="dxa"/>
            <w:tcBorders>
              <w:top w:val="single" w:sz="6" w:space="0" w:color="auto"/>
              <w:bottom w:val="single" w:sz="12" w:space="0" w:color="auto"/>
            </w:tcBorders>
            <w:shd w:val="clear" w:color="auto" w:fill="auto"/>
            <w:noWrap/>
            <w:hideMark/>
          </w:tcPr>
          <w:p w14:paraId="0C5939B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tcBorders>
              <w:top w:val="single" w:sz="6" w:space="0" w:color="auto"/>
              <w:bottom w:val="single" w:sz="12" w:space="0" w:color="auto"/>
            </w:tcBorders>
            <w:shd w:val="clear" w:color="auto" w:fill="auto"/>
            <w:noWrap/>
            <w:hideMark/>
          </w:tcPr>
          <w:p w14:paraId="5608117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Borders>
              <w:top w:val="single" w:sz="6" w:space="0" w:color="auto"/>
              <w:bottom w:val="single" w:sz="12" w:space="0" w:color="auto"/>
            </w:tcBorders>
          </w:tcPr>
          <w:p w14:paraId="0E94242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r>
      <w:tr w:rsidR="009F455B" w:rsidRPr="00EC6C01" w14:paraId="48515D5B" w14:textId="77777777" w:rsidTr="00AB26EE">
        <w:trPr>
          <w:trHeight w:val="288"/>
        </w:trPr>
        <w:tc>
          <w:tcPr>
            <w:tcW w:w="2119" w:type="dxa"/>
            <w:tcBorders>
              <w:top w:val="single" w:sz="12" w:space="0" w:color="auto"/>
            </w:tcBorders>
            <w:shd w:val="clear" w:color="auto" w:fill="auto"/>
            <w:noWrap/>
            <w:hideMark/>
          </w:tcPr>
          <w:p w14:paraId="0D7FF03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tcBorders>
              <w:top w:val="single" w:sz="12" w:space="0" w:color="auto"/>
            </w:tcBorders>
            <w:shd w:val="clear" w:color="auto" w:fill="auto"/>
            <w:noWrap/>
            <w:hideMark/>
          </w:tcPr>
          <w:p w14:paraId="002F7FDF"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12" w:space="0" w:color="auto"/>
            </w:tcBorders>
            <w:shd w:val="clear" w:color="auto" w:fill="auto"/>
            <w:noWrap/>
            <w:hideMark/>
          </w:tcPr>
          <w:p w14:paraId="3949343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486560F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744618C1"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40309E5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12" w:space="0" w:color="auto"/>
            </w:tcBorders>
            <w:shd w:val="clear" w:color="auto" w:fill="auto"/>
            <w:noWrap/>
            <w:hideMark/>
          </w:tcPr>
          <w:p w14:paraId="2436938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5CC6261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38B012D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12" w:space="0" w:color="auto"/>
            </w:tcBorders>
            <w:shd w:val="clear" w:color="auto" w:fill="auto"/>
            <w:noWrap/>
            <w:hideMark/>
          </w:tcPr>
          <w:p w14:paraId="55D00E8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29C97ED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tcBorders>
          </w:tcPr>
          <w:p w14:paraId="32141AB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5B4D6027" w14:textId="77777777" w:rsidTr="00AB26EE">
        <w:trPr>
          <w:trHeight w:val="288"/>
        </w:trPr>
        <w:tc>
          <w:tcPr>
            <w:tcW w:w="2119" w:type="dxa"/>
            <w:shd w:val="clear" w:color="auto" w:fill="auto"/>
            <w:hideMark/>
          </w:tcPr>
          <w:p w14:paraId="747750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2056A7F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7778F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0BA55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770F26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30FBC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5DD074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210CA0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7C7599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69DF92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56B22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6A084BB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9F455B" w:rsidRPr="00EC6C01" w14:paraId="3C9130C8" w14:textId="77777777" w:rsidTr="00AB26EE">
        <w:trPr>
          <w:trHeight w:val="420"/>
        </w:trPr>
        <w:tc>
          <w:tcPr>
            <w:tcW w:w="2119" w:type="dxa"/>
            <w:shd w:val="clear" w:color="auto" w:fill="auto"/>
            <w:hideMark/>
          </w:tcPr>
          <w:p w14:paraId="426EA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AE09A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059381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06E0DD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7BA2F85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1D60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2011615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55D0712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38915BC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B7BAC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129A583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4636BA2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9F455B" w:rsidRPr="00EC6C01" w14:paraId="04B7D2BE" w14:textId="77777777" w:rsidTr="00AB26EE">
        <w:trPr>
          <w:trHeight w:val="456"/>
        </w:trPr>
        <w:tc>
          <w:tcPr>
            <w:tcW w:w="2119" w:type="dxa"/>
            <w:shd w:val="clear" w:color="auto" w:fill="auto"/>
            <w:hideMark/>
          </w:tcPr>
          <w:p w14:paraId="290939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61F88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5C4206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01B18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A82433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5934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3340E4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B8DC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9AACE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8D239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13EF6C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327B0D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03E15D13" w14:textId="77777777" w:rsidTr="00AB26EE">
        <w:trPr>
          <w:trHeight w:val="576"/>
        </w:trPr>
        <w:tc>
          <w:tcPr>
            <w:tcW w:w="2119" w:type="dxa"/>
            <w:shd w:val="clear" w:color="auto" w:fill="auto"/>
            <w:hideMark/>
          </w:tcPr>
          <w:p w14:paraId="1B1C84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300326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3F2F5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1AC44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75F6D2F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908F79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080E76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DEF88D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9622E3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694136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19BA2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1609753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633A64B4" w14:textId="77777777" w:rsidTr="00AB26EE">
        <w:trPr>
          <w:trHeight w:val="288"/>
        </w:trPr>
        <w:tc>
          <w:tcPr>
            <w:tcW w:w="2119" w:type="dxa"/>
            <w:shd w:val="clear" w:color="auto" w:fill="auto"/>
            <w:hideMark/>
          </w:tcPr>
          <w:p w14:paraId="77BC6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112C848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3E4115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F79431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A0EB9B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1F799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72D4B5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655043C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34436B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AF46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0C59B6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68C832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BDFB9D1" w14:textId="77777777" w:rsidTr="00AB26EE">
        <w:trPr>
          <w:trHeight w:val="288"/>
        </w:trPr>
        <w:tc>
          <w:tcPr>
            <w:tcW w:w="2119" w:type="dxa"/>
            <w:shd w:val="clear" w:color="auto" w:fill="auto"/>
            <w:hideMark/>
          </w:tcPr>
          <w:p w14:paraId="5236449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06F2A1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25270E5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5DE7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3B7CDB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FFE0D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106A09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4EFD6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69F6194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1349ED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7ABEAD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010B4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9F455B" w:rsidRPr="00EC6C01" w14:paraId="05067388" w14:textId="77777777" w:rsidTr="00AB26EE">
        <w:trPr>
          <w:trHeight w:val="288"/>
        </w:trPr>
        <w:tc>
          <w:tcPr>
            <w:tcW w:w="2119" w:type="dxa"/>
            <w:tcBorders>
              <w:bottom w:val="single" w:sz="6" w:space="0" w:color="auto"/>
            </w:tcBorders>
            <w:shd w:val="clear" w:color="auto" w:fill="auto"/>
            <w:hideMark/>
          </w:tcPr>
          <w:p w14:paraId="70E85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1BEF54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tcBorders>
              <w:bottom w:val="single" w:sz="6" w:space="0" w:color="auto"/>
            </w:tcBorders>
            <w:shd w:val="clear" w:color="auto" w:fill="auto"/>
            <w:noWrap/>
            <w:hideMark/>
          </w:tcPr>
          <w:p w14:paraId="47847B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408D75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0DD36C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02E8BC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tcBorders>
              <w:bottom w:val="single" w:sz="6" w:space="0" w:color="auto"/>
            </w:tcBorders>
            <w:shd w:val="clear" w:color="auto" w:fill="auto"/>
            <w:noWrap/>
            <w:hideMark/>
          </w:tcPr>
          <w:p w14:paraId="359949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54AA50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24DF13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1CE97C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445885F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Borders>
              <w:bottom w:val="single" w:sz="6" w:space="0" w:color="auto"/>
            </w:tcBorders>
          </w:tcPr>
          <w:p w14:paraId="13176E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2A638956" w14:textId="77777777" w:rsidTr="00AB26EE">
        <w:trPr>
          <w:trHeight w:val="288"/>
        </w:trPr>
        <w:tc>
          <w:tcPr>
            <w:tcW w:w="2119" w:type="dxa"/>
            <w:tcBorders>
              <w:top w:val="single" w:sz="6" w:space="0" w:color="auto"/>
            </w:tcBorders>
            <w:shd w:val="clear" w:color="auto" w:fill="auto"/>
            <w:noWrap/>
            <w:hideMark/>
          </w:tcPr>
          <w:p w14:paraId="638AD330"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tcBorders>
              <w:top w:val="single" w:sz="6" w:space="0" w:color="auto"/>
            </w:tcBorders>
            <w:shd w:val="clear" w:color="auto" w:fill="auto"/>
            <w:noWrap/>
            <w:hideMark/>
          </w:tcPr>
          <w:p w14:paraId="5FD4CDC6"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01E7100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85DBF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5F88296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05A9431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497F87B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3C85964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BE3CB4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1CF9812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2ADCE82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77C3B7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13531672" w14:textId="77777777" w:rsidTr="00AB26EE">
        <w:trPr>
          <w:trHeight w:val="576"/>
        </w:trPr>
        <w:tc>
          <w:tcPr>
            <w:tcW w:w="2119" w:type="dxa"/>
            <w:shd w:val="clear" w:color="auto" w:fill="auto"/>
            <w:hideMark/>
          </w:tcPr>
          <w:p w14:paraId="4798680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3CDADE4F" w14:textId="77777777" w:rsidR="009F455B" w:rsidRPr="00E92ACF" w:rsidRDefault="009F455B" w:rsidP="00AB26EE">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338F3E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195A27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32A8306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956DB0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141C96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7C842F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48BDC9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3F5C56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76A1E6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3C152C5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10B4F76E" w14:textId="77777777" w:rsidTr="00AB26EE">
        <w:trPr>
          <w:trHeight w:val="576"/>
        </w:trPr>
        <w:tc>
          <w:tcPr>
            <w:tcW w:w="2119" w:type="dxa"/>
            <w:shd w:val="clear" w:color="auto" w:fill="auto"/>
            <w:hideMark/>
          </w:tcPr>
          <w:p w14:paraId="7590CB2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4ECEC3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6D209D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174FF97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7222C8E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B827BB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17D0289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27B2FD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18BEA6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5182C3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B66308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4A61458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6B143729" w14:textId="77777777" w:rsidTr="00AB26EE">
        <w:trPr>
          <w:trHeight w:val="576"/>
        </w:trPr>
        <w:tc>
          <w:tcPr>
            <w:tcW w:w="2119" w:type="dxa"/>
            <w:shd w:val="clear" w:color="auto" w:fill="auto"/>
            <w:hideMark/>
          </w:tcPr>
          <w:p w14:paraId="0984F0F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4C1CB1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03C34B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762C916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26D3F5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73FB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88BF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2D1090B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F8B6DC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FE595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B5F2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191238A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5E527E89" w14:textId="77777777" w:rsidTr="00AB26EE">
        <w:trPr>
          <w:trHeight w:val="576"/>
        </w:trPr>
        <w:tc>
          <w:tcPr>
            <w:tcW w:w="2119" w:type="dxa"/>
            <w:shd w:val="clear" w:color="auto" w:fill="auto"/>
            <w:hideMark/>
          </w:tcPr>
          <w:p w14:paraId="0194FE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4BE9EB4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67F41EC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1B4E3DC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p>
        </w:tc>
        <w:tc>
          <w:tcPr>
            <w:tcW w:w="283" w:type="dxa"/>
          </w:tcPr>
          <w:p w14:paraId="23A56BB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C23071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06D366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771BAC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BC1F9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B7F8F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47B10E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6E98286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9F455B" w:rsidRPr="00EC6C01" w14:paraId="163AAB56" w14:textId="77777777" w:rsidTr="00AB26EE">
        <w:trPr>
          <w:trHeight w:val="576"/>
        </w:trPr>
        <w:tc>
          <w:tcPr>
            <w:tcW w:w="2119" w:type="dxa"/>
            <w:shd w:val="clear" w:color="auto" w:fill="auto"/>
            <w:hideMark/>
          </w:tcPr>
          <w:p w14:paraId="1DCD31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63F0CC4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27D96BE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5B0E3C6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4C3075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2B01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1FC9BAD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1912BB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EA1AA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B1F24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14C7D2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50F306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9F455B" w:rsidRPr="00EC6C01" w14:paraId="5B3732E6" w14:textId="77777777" w:rsidTr="00AB26EE">
        <w:trPr>
          <w:trHeight w:val="288"/>
        </w:trPr>
        <w:tc>
          <w:tcPr>
            <w:tcW w:w="2119" w:type="dxa"/>
            <w:shd w:val="clear" w:color="auto" w:fill="auto"/>
            <w:hideMark/>
          </w:tcPr>
          <w:p w14:paraId="63CBBA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19C1FD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217F53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2C27E56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119760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76D4D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73A11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49B4C5A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70F65B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BF0E3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1090B5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1A80D34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76CC165A" w14:textId="77777777" w:rsidTr="00AB26EE">
        <w:trPr>
          <w:trHeight w:val="576"/>
        </w:trPr>
        <w:tc>
          <w:tcPr>
            <w:tcW w:w="2119" w:type="dxa"/>
            <w:shd w:val="clear" w:color="auto" w:fill="auto"/>
            <w:hideMark/>
          </w:tcPr>
          <w:p w14:paraId="6FA87A0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2D5EE5B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2C9E8E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9BFE8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2578A8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369A9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678CA25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193C4F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9B26E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D492C7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4B3A84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1EECA0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C306F2B" w14:textId="77777777" w:rsidTr="00AB26EE">
        <w:trPr>
          <w:trHeight w:val="288"/>
        </w:trPr>
        <w:tc>
          <w:tcPr>
            <w:tcW w:w="2119" w:type="dxa"/>
            <w:tcBorders>
              <w:bottom w:val="single" w:sz="6" w:space="0" w:color="auto"/>
            </w:tcBorders>
            <w:shd w:val="clear" w:color="auto" w:fill="auto"/>
            <w:hideMark/>
          </w:tcPr>
          <w:p w14:paraId="0E8284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tcBorders>
              <w:bottom w:val="single" w:sz="6" w:space="0" w:color="auto"/>
            </w:tcBorders>
            <w:shd w:val="clear" w:color="auto" w:fill="auto"/>
            <w:noWrap/>
            <w:hideMark/>
          </w:tcPr>
          <w:p w14:paraId="402FEA0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tcBorders>
              <w:bottom w:val="single" w:sz="6" w:space="0" w:color="auto"/>
            </w:tcBorders>
            <w:shd w:val="clear" w:color="auto" w:fill="auto"/>
            <w:noWrap/>
            <w:hideMark/>
          </w:tcPr>
          <w:p w14:paraId="0931DC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Borders>
              <w:bottom w:val="single" w:sz="6" w:space="0" w:color="auto"/>
            </w:tcBorders>
          </w:tcPr>
          <w:p w14:paraId="58F4FD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499D12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29DD667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tcBorders>
              <w:bottom w:val="single" w:sz="6" w:space="0" w:color="auto"/>
            </w:tcBorders>
            <w:shd w:val="clear" w:color="auto" w:fill="auto"/>
            <w:noWrap/>
            <w:hideMark/>
          </w:tcPr>
          <w:p w14:paraId="2DB1BD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Borders>
              <w:bottom w:val="single" w:sz="6" w:space="0" w:color="auto"/>
            </w:tcBorders>
          </w:tcPr>
          <w:p w14:paraId="16B6130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6205822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0860223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6B0D42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Borders>
              <w:bottom w:val="single" w:sz="6" w:space="0" w:color="auto"/>
            </w:tcBorders>
          </w:tcPr>
          <w:p w14:paraId="76CFC7C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32926878" w14:textId="77777777" w:rsidTr="00AB26EE">
        <w:trPr>
          <w:trHeight w:val="288"/>
        </w:trPr>
        <w:tc>
          <w:tcPr>
            <w:tcW w:w="2119" w:type="dxa"/>
            <w:tcBorders>
              <w:top w:val="single" w:sz="6" w:space="0" w:color="auto"/>
            </w:tcBorders>
            <w:shd w:val="clear" w:color="auto" w:fill="auto"/>
            <w:noWrap/>
            <w:hideMark/>
          </w:tcPr>
          <w:p w14:paraId="092595EC"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tcBorders>
              <w:top w:val="single" w:sz="6" w:space="0" w:color="auto"/>
            </w:tcBorders>
            <w:shd w:val="clear" w:color="auto" w:fill="auto"/>
            <w:noWrap/>
            <w:hideMark/>
          </w:tcPr>
          <w:p w14:paraId="01F5354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3709EDF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2FBCCCB"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0EC55F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65AAFD3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6BC0CC9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5E75C41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6F0EE0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43E8D23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55D681D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214015D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2D43508B" w14:textId="77777777" w:rsidTr="00AB26EE">
        <w:trPr>
          <w:trHeight w:val="288"/>
        </w:trPr>
        <w:tc>
          <w:tcPr>
            <w:tcW w:w="2119" w:type="dxa"/>
            <w:shd w:val="clear" w:color="auto" w:fill="auto"/>
            <w:hideMark/>
          </w:tcPr>
          <w:p w14:paraId="35BE802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68468F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5FE60C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3AD387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60018E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B5E83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7B9A85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72038BC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0D164B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B66D0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261BCC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1A93A5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485C5AB6" w14:textId="77777777" w:rsidTr="00AB26EE">
        <w:trPr>
          <w:trHeight w:val="288"/>
        </w:trPr>
        <w:tc>
          <w:tcPr>
            <w:tcW w:w="2119" w:type="dxa"/>
            <w:shd w:val="clear" w:color="auto" w:fill="auto"/>
            <w:hideMark/>
          </w:tcPr>
          <w:p w14:paraId="0A75A6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5E7064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18D877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4379A1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2C38B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72BA4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0634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7C7E79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1B0332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A2991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4CD81F2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1A3041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9F455B" w:rsidRPr="00EC6C01" w14:paraId="6DB77EDC" w14:textId="77777777" w:rsidTr="00AB26EE">
        <w:trPr>
          <w:trHeight w:val="288"/>
        </w:trPr>
        <w:tc>
          <w:tcPr>
            <w:tcW w:w="2119" w:type="dxa"/>
            <w:shd w:val="clear" w:color="auto" w:fill="auto"/>
            <w:hideMark/>
          </w:tcPr>
          <w:p w14:paraId="1A10C9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110604A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2EEE4B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6E365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5CC7B3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44DEFA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6CF087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6281A6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2DD46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DF5F3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7F9B5C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0640598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6165A9C4" w14:textId="77777777" w:rsidTr="00AB26EE">
        <w:trPr>
          <w:trHeight w:val="288"/>
        </w:trPr>
        <w:tc>
          <w:tcPr>
            <w:tcW w:w="2119" w:type="dxa"/>
            <w:shd w:val="clear" w:color="auto" w:fill="auto"/>
            <w:hideMark/>
          </w:tcPr>
          <w:p w14:paraId="338AB0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6AA45AD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3E3E55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7864114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1F8C1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F21D9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409A433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911E3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E4836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37263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066D5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2AC1A1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7341B152" w14:textId="77777777" w:rsidTr="00AB26EE">
        <w:trPr>
          <w:trHeight w:val="288"/>
        </w:trPr>
        <w:tc>
          <w:tcPr>
            <w:tcW w:w="2119" w:type="dxa"/>
            <w:shd w:val="clear" w:color="auto" w:fill="auto"/>
            <w:hideMark/>
          </w:tcPr>
          <w:p w14:paraId="142EBE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6051658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2DB147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04FFE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786E0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C6BC6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0DAE2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6D9BB1E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90605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711AE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0C5E52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199E918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9F455B" w:rsidRPr="00EC6C01" w14:paraId="27DE581C" w14:textId="77777777" w:rsidTr="00AB26EE">
        <w:trPr>
          <w:trHeight w:val="288"/>
        </w:trPr>
        <w:tc>
          <w:tcPr>
            <w:tcW w:w="2119" w:type="dxa"/>
            <w:tcBorders>
              <w:bottom w:val="single" w:sz="12" w:space="0" w:color="auto"/>
            </w:tcBorders>
            <w:shd w:val="clear" w:color="auto" w:fill="auto"/>
            <w:hideMark/>
          </w:tcPr>
          <w:p w14:paraId="3A3C8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12" w:space="0" w:color="auto"/>
            </w:tcBorders>
            <w:shd w:val="clear" w:color="auto" w:fill="auto"/>
            <w:noWrap/>
            <w:hideMark/>
          </w:tcPr>
          <w:p w14:paraId="3F6E37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tcBorders>
              <w:bottom w:val="single" w:sz="12" w:space="0" w:color="auto"/>
            </w:tcBorders>
            <w:shd w:val="clear" w:color="auto" w:fill="auto"/>
            <w:noWrap/>
            <w:hideMark/>
          </w:tcPr>
          <w:p w14:paraId="025638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40B203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083EF9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12" w:space="0" w:color="auto"/>
            </w:tcBorders>
            <w:shd w:val="clear" w:color="auto" w:fill="auto"/>
            <w:noWrap/>
            <w:hideMark/>
          </w:tcPr>
          <w:p w14:paraId="72E7A38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tcBorders>
              <w:bottom w:val="single" w:sz="12" w:space="0" w:color="auto"/>
            </w:tcBorders>
            <w:shd w:val="clear" w:color="auto" w:fill="auto"/>
            <w:noWrap/>
            <w:hideMark/>
          </w:tcPr>
          <w:p w14:paraId="3B7A4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5CE1BE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5B65660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12" w:space="0" w:color="auto"/>
            </w:tcBorders>
            <w:shd w:val="clear" w:color="auto" w:fill="auto"/>
            <w:noWrap/>
            <w:hideMark/>
          </w:tcPr>
          <w:p w14:paraId="5C071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12" w:space="0" w:color="auto"/>
            </w:tcBorders>
            <w:shd w:val="clear" w:color="auto" w:fill="auto"/>
            <w:noWrap/>
            <w:hideMark/>
          </w:tcPr>
          <w:p w14:paraId="16E964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Borders>
              <w:bottom w:val="single" w:sz="12" w:space="0" w:color="auto"/>
            </w:tcBorders>
          </w:tcPr>
          <w:p w14:paraId="12CEF0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17E70044" w14:textId="2B5C9B12" w:rsidR="009F455B" w:rsidRDefault="009F455B" w:rsidP="009F455B">
      <w:pPr>
        <w:spacing w:after="0" w:line="240" w:lineRule="auto"/>
        <w:rPr>
          <w:sz w:val="18"/>
          <w:szCs w:val="18"/>
        </w:rPr>
      </w:pPr>
      <w:r w:rsidRPr="00B41CFA">
        <w:rPr>
          <w:sz w:val="18"/>
          <w:szCs w:val="18"/>
        </w:rPr>
        <w:t xml:space="preserve">* Coefficients derived from full averaging of models within </w:t>
      </w:r>
      <w:proofErr w:type="spellStart"/>
      <w:r w:rsidRPr="00B41CFA">
        <w:rPr>
          <w:sz w:val="18"/>
          <w:szCs w:val="18"/>
        </w:rPr>
        <w:t>dAIC</w:t>
      </w:r>
      <w:proofErr w:type="spellEnd"/>
      <w:r w:rsidRPr="00B41CFA">
        <w:rPr>
          <w:sz w:val="18"/>
          <w:szCs w:val="18"/>
        </w:rPr>
        <w:t xml:space="preserve"> &lt; 6. </w:t>
      </w:r>
      <w:r w:rsidR="00CC4F5A">
        <w:rPr>
          <w:sz w:val="18"/>
          <w:szCs w:val="18"/>
        </w:rPr>
        <w:t>In some cases there was a single top model and therefore model averaging was not necessary.</w:t>
      </w:r>
    </w:p>
    <w:p w14:paraId="1401FF3B" w14:textId="77777777" w:rsidR="009F455B" w:rsidRDefault="009F455B" w:rsidP="009F455B">
      <w:pPr>
        <w:spacing w:after="0" w:line="240" w:lineRule="auto"/>
        <w:rPr>
          <w:sz w:val="18"/>
          <w:szCs w:val="18"/>
        </w:rPr>
      </w:pPr>
      <w:r w:rsidRPr="00D05083">
        <w:rPr>
          <w:sz w:val="18"/>
          <w:szCs w:val="18"/>
          <w:vertAlign w:val="superscript"/>
        </w:rPr>
        <w:t>A</w:t>
      </w:r>
      <w:r>
        <w:rPr>
          <w:sz w:val="18"/>
          <w:szCs w:val="18"/>
        </w:rPr>
        <w:t xml:space="preserve"> Rate ratio = exp(coefficient)</w:t>
      </w:r>
    </w:p>
    <w:p w14:paraId="1663FD86" w14:textId="77777777" w:rsidR="009F455B" w:rsidRDefault="009F455B" w:rsidP="000A46B5">
      <w:pPr>
        <w:sectPr w:rsidR="009F455B" w:rsidSect="009F455B">
          <w:pgSz w:w="16838" w:h="11906" w:orient="landscape"/>
          <w:pgMar w:top="1440" w:right="1440" w:bottom="1440" w:left="1440" w:header="708" w:footer="708" w:gutter="0"/>
          <w:cols w:space="708"/>
          <w:docGrid w:linePitch="360"/>
        </w:sectPr>
      </w:pPr>
    </w:p>
    <w:p w14:paraId="53D324B7" w14:textId="1E2855AB" w:rsidR="00C84941" w:rsidRDefault="00C84941" w:rsidP="009F455B">
      <w:pPr>
        <w:rPr>
          <w:b/>
          <w:bCs/>
          <w:sz w:val="20"/>
          <w:szCs w:val="20"/>
        </w:rPr>
      </w:pPr>
      <w:r>
        <w:rPr>
          <w:noProof/>
        </w:rPr>
        <w:lastRenderedPageBreak/>
        <w:drawing>
          <wp:inline distT="0" distB="0" distL="0" distR="0" wp14:anchorId="0C6B43D0" wp14:editId="195110CF">
            <wp:extent cx="5731510" cy="5731510"/>
            <wp:effectExtent l="0" t="0" r="2540" b="2540"/>
            <wp:docPr id="2" name="Picture 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Chart&#10;&#10;Description automatically generated with medium confidence"/>
                    <pic:cNvPicPr>
                      <a:picLocks noChangeAspect="1" noChangeArrowheads="1"/>
                    </pic:cNvPicPr>
                  </pic:nvPicPr>
                  <pic:blipFill>
                    <a:blip r:embed="rId9"/>
                    <a:stretch>
                      <a:fillRect/>
                    </a:stretch>
                  </pic:blipFill>
                  <pic:spPr bwMode="auto">
                    <a:xfrm>
                      <a:off x="0" y="0"/>
                      <a:ext cx="5731510" cy="5731510"/>
                    </a:xfrm>
                    <a:prstGeom prst="rect">
                      <a:avLst/>
                    </a:prstGeom>
                  </pic:spPr>
                </pic:pic>
              </a:graphicData>
            </a:graphic>
          </wp:inline>
        </w:drawing>
      </w:r>
    </w:p>
    <w:p w14:paraId="12411C9C" w14:textId="0786768F" w:rsidR="00C84941" w:rsidRPr="00C84941" w:rsidRDefault="00C84941" w:rsidP="00C84941">
      <w:pPr>
        <w:rPr>
          <w:b/>
          <w:bCs/>
          <w:sz w:val="20"/>
          <w:szCs w:val="20"/>
        </w:rPr>
      </w:pPr>
      <w:r w:rsidRPr="00C84941">
        <w:rPr>
          <w:b/>
          <w:bCs/>
          <w:sz w:val="20"/>
          <w:szCs w:val="20"/>
        </w:rPr>
        <w:t>Figure 2. Predicted relationship between rate of forest loss</w:t>
      </w:r>
      <w:r>
        <w:rPr>
          <w:b/>
          <w:bCs/>
          <w:sz w:val="20"/>
          <w:szCs w:val="20"/>
        </w:rPr>
        <w:t xml:space="preserve"> for Cambodia</w:t>
      </w:r>
      <w:r w:rsidRPr="00C84941">
        <w:rPr>
          <w:b/>
          <w:bCs/>
          <w:sz w:val="20"/>
          <w:szCs w:val="20"/>
        </w:rPr>
        <w:t xml:space="preserve"> and macroeconomic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 xml:space="preserve">Row a: Gross Domestic Product (GDP), row b: agricultural sectors contribution (%) to GDP, row c: development flows to the agricultural sector (USD millions), row d: development flows to the environment sector (USD millions), row e: Foreign Direct Investment (USD millions).The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17144DB" w14:textId="784430E0" w:rsidR="00C84941" w:rsidRDefault="00C84941" w:rsidP="009F455B">
      <w:pPr>
        <w:rPr>
          <w:b/>
          <w:bCs/>
          <w:sz w:val="20"/>
          <w:szCs w:val="20"/>
        </w:rPr>
      </w:pPr>
      <w:r>
        <w:rPr>
          <w:noProof/>
        </w:rPr>
        <w:lastRenderedPageBreak/>
        <w:drawing>
          <wp:inline distT="0" distB="0" distL="0" distR="0" wp14:anchorId="6B13EE78" wp14:editId="2A582FFA">
            <wp:extent cx="5731510" cy="5731510"/>
            <wp:effectExtent l="0" t="0" r="2540" b="2540"/>
            <wp:docPr id="3"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Diagram&#10;&#10;Description automatically generated with low confidence"/>
                    <pic:cNvPicPr>
                      <a:picLocks noChangeAspect="1" noChangeArrowheads="1"/>
                    </pic:cNvPicPr>
                  </pic:nvPicPr>
                  <pic:blipFill>
                    <a:blip r:embed="rId10"/>
                    <a:stretch>
                      <a:fillRect/>
                    </a:stretch>
                  </pic:blipFill>
                  <pic:spPr bwMode="auto">
                    <a:xfrm>
                      <a:off x="0" y="0"/>
                      <a:ext cx="5731510" cy="5731510"/>
                    </a:xfrm>
                    <a:prstGeom prst="rect">
                      <a:avLst/>
                    </a:prstGeom>
                  </pic:spPr>
                </pic:pic>
              </a:graphicData>
            </a:graphic>
          </wp:inline>
        </w:drawing>
      </w:r>
    </w:p>
    <w:p w14:paraId="39E51B07" w14:textId="6792B36B" w:rsidR="00C84941" w:rsidRPr="00C84941" w:rsidRDefault="00C84941" w:rsidP="009F455B">
      <w:pPr>
        <w:rPr>
          <w:b/>
          <w:bCs/>
          <w:sz w:val="20"/>
          <w:szCs w:val="20"/>
        </w:rPr>
      </w:pPr>
      <w:r w:rsidRPr="00C84941">
        <w:rPr>
          <w:b/>
          <w:bCs/>
          <w:sz w:val="20"/>
          <w:szCs w:val="20"/>
        </w:rPr>
        <w:t>Figure 3. Predicted relationship between forest loss and commodity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Row a: Crop Production Index, row b: Non-food Production Index, row c: median annual market price for rice (USD/t), row d: median annual market price for rubber (USD/t), row e: median annual market price for corn (USD/t), row f: median annual market price for sugar (USD/t), row g: total production from forestry (m</w:t>
      </w:r>
      <w:r w:rsidRPr="00C84941">
        <w:rPr>
          <w:b/>
          <w:bCs/>
          <w:sz w:val="20"/>
          <w:szCs w:val="20"/>
          <w:vertAlign w:val="superscript"/>
        </w:rPr>
        <w:t>3</w:t>
      </w:r>
      <w:r w:rsidRPr="00C84941">
        <w:rPr>
          <w:b/>
          <w:bCs/>
          <w:sz w:val="20"/>
          <w:szCs w:val="20"/>
        </w:rPr>
        <w:t>). The left column of plots are the effects on forest cover at time t (i.e. the variable values and forest loss values from the same year), the middle</w:t>
      </w:r>
    </w:p>
    <w:p w14:paraId="3F4DF491" w14:textId="72598DA7" w:rsidR="00C84941" w:rsidRDefault="00C84941" w:rsidP="009F455B">
      <w:pPr>
        <w:rPr>
          <w:b/>
          <w:bCs/>
          <w:sz w:val="20"/>
          <w:szCs w:val="20"/>
        </w:rPr>
      </w:pPr>
      <w:r>
        <w:rPr>
          <w:noProof/>
        </w:rPr>
        <w:lastRenderedPageBreak/>
        <w:drawing>
          <wp:inline distT="0" distB="0" distL="0" distR="0" wp14:anchorId="709C2F3C" wp14:editId="26BBFCCC">
            <wp:extent cx="5731510" cy="5731510"/>
            <wp:effectExtent l="0" t="0" r="2540" b="2540"/>
            <wp:docPr id="4"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 descr="Chart, scatter chart&#10;&#10;Description automatically generated"/>
                    <pic:cNvPicPr>
                      <a:picLocks noChangeAspect="1" noChangeArrowheads="1"/>
                    </pic:cNvPicPr>
                  </pic:nvPicPr>
                  <pic:blipFill>
                    <a:blip r:embed="rId11"/>
                    <a:stretch>
                      <a:fillRect/>
                    </a:stretch>
                  </pic:blipFill>
                  <pic:spPr bwMode="auto">
                    <a:xfrm>
                      <a:off x="0" y="0"/>
                      <a:ext cx="5731510" cy="5731510"/>
                    </a:xfrm>
                    <a:prstGeom prst="rect">
                      <a:avLst/>
                    </a:prstGeom>
                  </pic:spPr>
                </pic:pic>
              </a:graphicData>
            </a:graphic>
          </wp:inline>
        </w:drawing>
      </w:r>
    </w:p>
    <w:p w14:paraId="4DDC1169" w14:textId="15A73082" w:rsidR="00C84941" w:rsidRPr="00C84941" w:rsidRDefault="00C84941" w:rsidP="00C84941">
      <w:pPr>
        <w:rPr>
          <w:b/>
          <w:bCs/>
          <w:sz w:val="20"/>
          <w:szCs w:val="20"/>
        </w:rPr>
      </w:pPr>
      <w:r w:rsidRPr="00C84941">
        <w:rPr>
          <w:b/>
          <w:bCs/>
          <w:sz w:val="20"/>
          <w:szCs w:val="20"/>
        </w:rPr>
        <w:t>Figure 4. Predicted relationship between forest loss and the producer prices (i.e. farmgate prices)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 xml:space="preserve">Row a: producer price for rubber (USD/t) row b: producer price for cassava (USD/t), row c: producer price for corn (USD/t), row d: producer price for sugar (USD/t).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63B68C01" w14:textId="77777777" w:rsidR="00C84941" w:rsidRDefault="00C84941" w:rsidP="009F455B">
      <w:pPr>
        <w:rPr>
          <w:b/>
          <w:bCs/>
          <w:sz w:val="20"/>
          <w:szCs w:val="20"/>
        </w:rPr>
      </w:pPr>
    </w:p>
    <w:p w14:paraId="65AD8CD0" w14:textId="77777777" w:rsidR="00C84941" w:rsidRDefault="00C84941" w:rsidP="009F455B">
      <w:pPr>
        <w:rPr>
          <w:b/>
          <w:bCs/>
          <w:sz w:val="20"/>
          <w:szCs w:val="20"/>
        </w:rPr>
      </w:pPr>
    </w:p>
    <w:p w14:paraId="6E87E64B" w14:textId="77777777" w:rsidR="00C84941" w:rsidRDefault="00C84941" w:rsidP="009F455B">
      <w:pPr>
        <w:rPr>
          <w:b/>
          <w:bCs/>
          <w:sz w:val="20"/>
          <w:szCs w:val="20"/>
        </w:rPr>
      </w:pPr>
    </w:p>
    <w:p w14:paraId="3F03BFFF" w14:textId="77777777" w:rsidR="00C84941" w:rsidRDefault="00C84941" w:rsidP="009F455B">
      <w:pPr>
        <w:rPr>
          <w:b/>
          <w:bCs/>
          <w:sz w:val="20"/>
          <w:szCs w:val="20"/>
        </w:rPr>
      </w:pPr>
    </w:p>
    <w:p w14:paraId="7DB55BF2" w14:textId="49FCBA20" w:rsidR="00C84941" w:rsidRDefault="00C84941" w:rsidP="009F455B">
      <w:pPr>
        <w:rPr>
          <w:b/>
          <w:bCs/>
          <w:sz w:val="20"/>
          <w:szCs w:val="20"/>
        </w:rPr>
      </w:pPr>
    </w:p>
    <w:p w14:paraId="7F7D41BA" w14:textId="77777777" w:rsidR="004740E7" w:rsidRDefault="004740E7" w:rsidP="009F455B">
      <w:pPr>
        <w:rPr>
          <w:b/>
          <w:bCs/>
          <w:sz w:val="20"/>
          <w:szCs w:val="20"/>
        </w:rPr>
      </w:pPr>
    </w:p>
    <w:p w14:paraId="017EFCC3" w14:textId="74EB37D5" w:rsidR="009F455B" w:rsidRDefault="009F455B" w:rsidP="009F455B">
      <w:pPr>
        <w:rPr>
          <w:b/>
          <w:bCs/>
          <w:sz w:val="20"/>
          <w:szCs w:val="20"/>
        </w:rPr>
      </w:pPr>
      <w:r>
        <w:rPr>
          <w:noProof/>
        </w:rPr>
        <w:lastRenderedPageBreak/>
        <w:drawing>
          <wp:anchor distT="0" distB="0" distL="114300" distR="114300" simplePos="0" relativeHeight="251661312" behindDoc="1" locked="0" layoutInCell="1" allowOverlap="1" wp14:anchorId="22B2BADB" wp14:editId="3DB7178F">
            <wp:simplePos x="0" y="0"/>
            <wp:positionH relativeFrom="column">
              <wp:posOffset>-145604</wp:posOffset>
            </wp:positionH>
            <wp:positionV relativeFrom="paragraph">
              <wp:posOffset>14061</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B36548" w14:textId="77777777" w:rsidR="009F455B" w:rsidRDefault="009F455B" w:rsidP="009F455B">
      <w:pPr>
        <w:rPr>
          <w:b/>
          <w:bCs/>
          <w:sz w:val="20"/>
          <w:szCs w:val="20"/>
        </w:rPr>
      </w:pPr>
    </w:p>
    <w:p w14:paraId="20416DF3" w14:textId="77777777" w:rsidR="009F455B" w:rsidRPr="00B41CFA" w:rsidRDefault="009F455B" w:rsidP="009F455B">
      <w:pPr>
        <w:rPr>
          <w:b/>
          <w:bCs/>
          <w:sz w:val="20"/>
          <w:szCs w:val="20"/>
        </w:rPr>
      </w:pPr>
    </w:p>
    <w:p w14:paraId="0923CCC9" w14:textId="77777777" w:rsidR="009F455B" w:rsidRDefault="009F455B" w:rsidP="009F455B"/>
    <w:p w14:paraId="3D73F5C4" w14:textId="77777777" w:rsidR="009F455B" w:rsidRDefault="009F455B" w:rsidP="009F455B"/>
    <w:p w14:paraId="24A82344" w14:textId="77777777" w:rsidR="009F455B" w:rsidRDefault="009F455B" w:rsidP="009F455B"/>
    <w:p w14:paraId="615DB0FB" w14:textId="77777777" w:rsidR="009F455B" w:rsidRDefault="009F455B" w:rsidP="009F455B"/>
    <w:p w14:paraId="625B7FBF" w14:textId="77777777" w:rsidR="009F455B" w:rsidRDefault="009F455B" w:rsidP="009F455B"/>
    <w:p w14:paraId="6B40B82C" w14:textId="77777777" w:rsidR="009F455B" w:rsidRDefault="009F455B" w:rsidP="009F455B"/>
    <w:p w14:paraId="2CE65E81" w14:textId="77777777" w:rsidR="009F455B" w:rsidRDefault="009F455B" w:rsidP="009F455B"/>
    <w:p w14:paraId="1CC451B5" w14:textId="77777777" w:rsidR="009F455B" w:rsidRDefault="009F455B" w:rsidP="009F455B"/>
    <w:p w14:paraId="327F543D" w14:textId="77777777" w:rsidR="009F455B" w:rsidRPr="003025CB" w:rsidRDefault="009F455B" w:rsidP="009F455B"/>
    <w:p w14:paraId="59CF6693" w14:textId="77777777" w:rsidR="009F455B" w:rsidRDefault="009F455B" w:rsidP="009F455B">
      <w:pPr>
        <w:rPr>
          <w:b/>
          <w:bCs/>
          <w:i/>
          <w:iCs/>
        </w:rPr>
      </w:pPr>
    </w:p>
    <w:p w14:paraId="049EFB02" w14:textId="77777777" w:rsidR="009F455B" w:rsidRDefault="009F455B" w:rsidP="009F455B">
      <w:pPr>
        <w:rPr>
          <w:b/>
          <w:bCs/>
          <w:i/>
          <w:iCs/>
        </w:rPr>
      </w:pPr>
    </w:p>
    <w:p w14:paraId="62103AE4" w14:textId="77777777" w:rsidR="009F455B" w:rsidRDefault="009F455B" w:rsidP="009F455B">
      <w:pPr>
        <w:rPr>
          <w:b/>
          <w:bCs/>
          <w:i/>
          <w:iCs/>
        </w:rPr>
      </w:pPr>
    </w:p>
    <w:p w14:paraId="23B01B64" w14:textId="77777777" w:rsidR="009F455B" w:rsidRDefault="009F455B" w:rsidP="009F455B">
      <w:pPr>
        <w:rPr>
          <w:b/>
          <w:bCs/>
          <w:i/>
          <w:iCs/>
        </w:rPr>
      </w:pPr>
    </w:p>
    <w:p w14:paraId="361787A5" w14:textId="77777777" w:rsidR="009F455B" w:rsidRDefault="009F455B" w:rsidP="009F455B">
      <w:pPr>
        <w:rPr>
          <w:b/>
          <w:bCs/>
          <w:i/>
          <w:iCs/>
        </w:rPr>
      </w:pPr>
    </w:p>
    <w:p w14:paraId="3FBBA73F" w14:textId="77777777" w:rsidR="009F455B" w:rsidRDefault="009F455B" w:rsidP="009F455B">
      <w:pPr>
        <w:rPr>
          <w:b/>
          <w:bCs/>
          <w:i/>
          <w:iCs/>
        </w:rPr>
      </w:pPr>
    </w:p>
    <w:p w14:paraId="1D0C01B7" w14:textId="77777777" w:rsidR="009F455B" w:rsidRDefault="009F455B" w:rsidP="009F455B">
      <w:pPr>
        <w:rPr>
          <w:b/>
          <w:bCs/>
          <w:i/>
          <w:iCs/>
        </w:rPr>
      </w:pPr>
    </w:p>
    <w:p w14:paraId="70AA9D8C" w14:textId="77777777" w:rsidR="009F455B" w:rsidRDefault="009F455B" w:rsidP="009F455B">
      <w:pPr>
        <w:rPr>
          <w:b/>
          <w:bCs/>
          <w:i/>
          <w:iCs/>
        </w:rPr>
      </w:pPr>
    </w:p>
    <w:p w14:paraId="5C6AFC6B" w14:textId="77777777" w:rsidR="009F455B" w:rsidRDefault="009F455B" w:rsidP="009F455B">
      <w:pPr>
        <w:rPr>
          <w:b/>
          <w:bCs/>
          <w:i/>
          <w:iCs/>
        </w:rPr>
      </w:pPr>
    </w:p>
    <w:p w14:paraId="0F6278C1" w14:textId="77777777" w:rsidR="009F455B" w:rsidRDefault="009F455B" w:rsidP="009F455B">
      <w:pPr>
        <w:rPr>
          <w:b/>
          <w:bCs/>
          <w:i/>
          <w:iCs/>
        </w:rPr>
      </w:pPr>
    </w:p>
    <w:p w14:paraId="4FBF3C75" w14:textId="77777777" w:rsidR="009F455B" w:rsidRDefault="009F455B" w:rsidP="009F455B">
      <w:pPr>
        <w:rPr>
          <w:b/>
          <w:bCs/>
          <w:i/>
          <w:iCs/>
        </w:rPr>
      </w:pPr>
    </w:p>
    <w:p w14:paraId="767F451E" w14:textId="46377EDD" w:rsidR="009F455B" w:rsidRDefault="009F455B" w:rsidP="009F455B">
      <w:pPr>
        <w:rPr>
          <w:b/>
          <w:bCs/>
          <w:i/>
          <w:iCs/>
        </w:rPr>
      </w:pPr>
      <w:r w:rsidRPr="00B41CFA">
        <w:rPr>
          <w:b/>
          <w:bCs/>
          <w:sz w:val="20"/>
          <w:szCs w:val="20"/>
        </w:rPr>
        <w:t xml:space="preserve">Figure </w:t>
      </w:r>
      <w:r w:rsidR="004740E7">
        <w:rPr>
          <w:b/>
          <w:bCs/>
          <w:sz w:val="20"/>
          <w:szCs w:val="20"/>
        </w:rPr>
        <w:t>5</w:t>
      </w:r>
      <w:r w:rsidRPr="00B41CFA">
        <w:rPr>
          <w:b/>
          <w:bCs/>
          <w:sz w:val="20"/>
          <w:szCs w:val="20"/>
        </w:rPr>
        <w:t xml:space="preserve">. Modelled relationships between economic predictors and the allocation of new economic land concessions in Cambodia between 1993 – 2015. </w:t>
      </w:r>
      <w:r w:rsidR="004740E7">
        <w:rPr>
          <w:b/>
          <w:bCs/>
          <w:sz w:val="20"/>
          <w:szCs w:val="20"/>
        </w:rPr>
        <w:t xml:space="preserve">Points are the observed data, black lines are model predictions, and coloured ribbons are 95% confidence intervals. </w:t>
      </w:r>
      <w:r w:rsidRPr="00B41CFA">
        <w:rPr>
          <w:b/>
          <w:bCs/>
          <w:sz w:val="20"/>
          <w:szCs w:val="20"/>
        </w:rPr>
        <w:t>Top row: no time lag between predictor and response; middle row: 1-year time lag between predictor and response; bottom row: 2-year time lag between predictor and response.</w:t>
      </w:r>
      <w:r w:rsidR="00C65931">
        <w:rPr>
          <w:b/>
          <w:bCs/>
          <w:sz w:val="20"/>
          <w:szCs w:val="20"/>
        </w:rPr>
        <w:t xml:space="preserve"> </w:t>
      </w:r>
      <w:r w:rsidR="003D5F3C">
        <w:rPr>
          <w:b/>
          <w:bCs/>
          <w:sz w:val="20"/>
          <w:szCs w:val="20"/>
        </w:rPr>
        <w:t>Models had Poisson error structures with a log link; points and predictions were back-transformed to the original scale for plotting above.</w:t>
      </w:r>
    </w:p>
    <w:p w14:paraId="0B8B9054" w14:textId="77777777" w:rsidR="009F455B" w:rsidRDefault="009F455B" w:rsidP="009F455B">
      <w:pPr>
        <w:rPr>
          <w:b/>
          <w:bCs/>
          <w:i/>
          <w:iCs/>
        </w:rPr>
      </w:pPr>
    </w:p>
    <w:p w14:paraId="042CA6E2" w14:textId="77777777" w:rsidR="009F455B" w:rsidRDefault="009F455B" w:rsidP="009F455B">
      <w:pPr>
        <w:rPr>
          <w:b/>
          <w:bCs/>
          <w:i/>
          <w:iCs/>
        </w:rPr>
      </w:pPr>
    </w:p>
    <w:p w14:paraId="400AE0B4" w14:textId="77777777" w:rsidR="009F455B" w:rsidRDefault="009F455B" w:rsidP="009F455B">
      <w:pPr>
        <w:rPr>
          <w:b/>
          <w:bCs/>
          <w:i/>
          <w:iCs/>
        </w:rPr>
      </w:pPr>
    </w:p>
    <w:p w14:paraId="7C5B207F" w14:textId="77777777" w:rsidR="009F455B" w:rsidRDefault="009F455B" w:rsidP="009F455B">
      <w:pPr>
        <w:rPr>
          <w:b/>
          <w:bCs/>
          <w:i/>
          <w:iCs/>
        </w:rPr>
      </w:pPr>
    </w:p>
    <w:p w14:paraId="4EFA9070" w14:textId="77777777" w:rsidR="009F455B" w:rsidRDefault="009F455B" w:rsidP="009F455B">
      <w:pPr>
        <w:rPr>
          <w:b/>
          <w:bCs/>
          <w:i/>
          <w:iCs/>
        </w:rPr>
      </w:pPr>
    </w:p>
    <w:p w14:paraId="7D83EC87" w14:textId="77777777" w:rsidR="009F455B" w:rsidRDefault="009F455B" w:rsidP="009F455B">
      <w:pPr>
        <w:rPr>
          <w:b/>
          <w:bCs/>
          <w:i/>
          <w:iCs/>
        </w:rPr>
      </w:pPr>
      <w:commentRangeStart w:id="17"/>
      <w:commentRangeStart w:id="18"/>
      <w:r>
        <w:rPr>
          <w:noProof/>
        </w:rPr>
        <w:drawing>
          <wp:anchor distT="0" distB="0" distL="114300" distR="114300" simplePos="0" relativeHeight="251662336" behindDoc="1" locked="0" layoutInCell="1" allowOverlap="1" wp14:anchorId="340FA50A" wp14:editId="573B2D2C">
            <wp:simplePos x="0" y="0"/>
            <wp:positionH relativeFrom="column">
              <wp:posOffset>0</wp:posOffset>
            </wp:positionH>
            <wp:positionV relativeFrom="paragraph">
              <wp:posOffset>-635</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17"/>
      <w:r>
        <w:rPr>
          <w:rStyle w:val="CommentReference"/>
        </w:rPr>
        <w:commentReference w:id="17"/>
      </w:r>
      <w:commentRangeEnd w:id="18"/>
      <w:r w:rsidR="00C65931">
        <w:rPr>
          <w:rStyle w:val="CommentReference"/>
        </w:rPr>
        <w:commentReference w:id="18"/>
      </w:r>
    </w:p>
    <w:p w14:paraId="49160110" w14:textId="77777777" w:rsidR="009F455B" w:rsidRDefault="009F455B" w:rsidP="009F455B">
      <w:pPr>
        <w:rPr>
          <w:b/>
          <w:bCs/>
          <w:i/>
          <w:iCs/>
        </w:rPr>
      </w:pPr>
    </w:p>
    <w:p w14:paraId="6C338CC4" w14:textId="77777777" w:rsidR="009F455B" w:rsidRDefault="009F455B" w:rsidP="009F455B">
      <w:pPr>
        <w:rPr>
          <w:b/>
          <w:bCs/>
          <w:i/>
          <w:iCs/>
        </w:rPr>
      </w:pPr>
    </w:p>
    <w:p w14:paraId="10AC1FC3" w14:textId="77777777" w:rsidR="009F455B" w:rsidRDefault="009F455B" w:rsidP="009F455B">
      <w:pPr>
        <w:rPr>
          <w:b/>
          <w:bCs/>
          <w:i/>
          <w:iCs/>
        </w:rPr>
      </w:pPr>
    </w:p>
    <w:p w14:paraId="364B2653" w14:textId="77777777" w:rsidR="009F455B" w:rsidRDefault="009F455B" w:rsidP="009F455B">
      <w:pPr>
        <w:rPr>
          <w:b/>
          <w:bCs/>
          <w:i/>
          <w:iCs/>
        </w:rPr>
      </w:pPr>
    </w:p>
    <w:p w14:paraId="7C0A179D" w14:textId="77777777" w:rsidR="009F455B" w:rsidRDefault="009F455B" w:rsidP="009F455B">
      <w:pPr>
        <w:rPr>
          <w:b/>
          <w:bCs/>
          <w:i/>
          <w:iCs/>
        </w:rPr>
      </w:pPr>
    </w:p>
    <w:p w14:paraId="2A38DD98" w14:textId="77777777" w:rsidR="009F455B" w:rsidRDefault="009F455B" w:rsidP="009F455B">
      <w:pPr>
        <w:rPr>
          <w:b/>
          <w:bCs/>
          <w:i/>
          <w:iCs/>
        </w:rPr>
      </w:pPr>
    </w:p>
    <w:p w14:paraId="6299D7EC" w14:textId="77777777" w:rsidR="009F455B" w:rsidRDefault="009F455B" w:rsidP="009F455B">
      <w:pPr>
        <w:rPr>
          <w:b/>
          <w:bCs/>
          <w:i/>
          <w:iCs/>
        </w:rPr>
      </w:pPr>
    </w:p>
    <w:p w14:paraId="42FD726B" w14:textId="77777777" w:rsidR="009F455B" w:rsidRDefault="009F455B" w:rsidP="009F455B">
      <w:pPr>
        <w:rPr>
          <w:b/>
          <w:bCs/>
          <w:i/>
          <w:iCs/>
        </w:rPr>
      </w:pPr>
    </w:p>
    <w:p w14:paraId="101B4C1D" w14:textId="77777777" w:rsidR="009F455B" w:rsidRDefault="009F455B" w:rsidP="009F455B">
      <w:pPr>
        <w:rPr>
          <w:b/>
          <w:bCs/>
          <w:i/>
          <w:iCs/>
        </w:rPr>
      </w:pPr>
    </w:p>
    <w:p w14:paraId="0243B4D4" w14:textId="77777777" w:rsidR="009F455B" w:rsidRDefault="009F455B" w:rsidP="009F455B">
      <w:pPr>
        <w:rPr>
          <w:b/>
          <w:bCs/>
          <w:i/>
          <w:iCs/>
        </w:rPr>
      </w:pPr>
    </w:p>
    <w:p w14:paraId="7A7CD6A5" w14:textId="77777777" w:rsidR="009F455B" w:rsidRDefault="009F455B" w:rsidP="009F455B">
      <w:pPr>
        <w:rPr>
          <w:b/>
          <w:bCs/>
          <w:i/>
          <w:iCs/>
        </w:rPr>
      </w:pPr>
    </w:p>
    <w:p w14:paraId="2243698A" w14:textId="77777777" w:rsidR="009F455B" w:rsidRDefault="009F455B" w:rsidP="009F455B">
      <w:pPr>
        <w:rPr>
          <w:b/>
          <w:bCs/>
          <w:i/>
          <w:iCs/>
        </w:rPr>
      </w:pPr>
    </w:p>
    <w:p w14:paraId="0F34856A" w14:textId="77777777" w:rsidR="009F455B" w:rsidRDefault="009F455B" w:rsidP="009F455B">
      <w:pPr>
        <w:rPr>
          <w:b/>
          <w:bCs/>
          <w:i/>
          <w:iCs/>
        </w:rPr>
      </w:pPr>
    </w:p>
    <w:p w14:paraId="6CEEE269" w14:textId="77777777" w:rsidR="009F455B" w:rsidRDefault="009F455B" w:rsidP="009F455B">
      <w:pPr>
        <w:rPr>
          <w:b/>
          <w:bCs/>
          <w:i/>
          <w:iCs/>
        </w:rPr>
      </w:pPr>
    </w:p>
    <w:p w14:paraId="2370CB1C" w14:textId="77777777" w:rsidR="009F455B" w:rsidRDefault="009F455B" w:rsidP="009F455B">
      <w:pPr>
        <w:rPr>
          <w:b/>
          <w:bCs/>
          <w:i/>
          <w:iCs/>
        </w:rPr>
      </w:pPr>
    </w:p>
    <w:p w14:paraId="392CB97A" w14:textId="77777777" w:rsidR="009F455B" w:rsidRDefault="009F455B" w:rsidP="009F455B">
      <w:pPr>
        <w:rPr>
          <w:b/>
          <w:bCs/>
          <w:i/>
          <w:iCs/>
        </w:rPr>
      </w:pPr>
    </w:p>
    <w:p w14:paraId="03D46207" w14:textId="77777777" w:rsidR="009F455B" w:rsidRDefault="009F455B" w:rsidP="009F455B">
      <w:pPr>
        <w:rPr>
          <w:b/>
          <w:bCs/>
          <w:i/>
          <w:iCs/>
        </w:rPr>
      </w:pPr>
    </w:p>
    <w:p w14:paraId="05C15ED1" w14:textId="77777777" w:rsidR="009F455B" w:rsidRDefault="009F455B" w:rsidP="009F455B">
      <w:pPr>
        <w:rPr>
          <w:b/>
          <w:bCs/>
          <w:i/>
          <w:iCs/>
        </w:rPr>
      </w:pPr>
    </w:p>
    <w:p w14:paraId="665F3B36" w14:textId="77777777" w:rsidR="009F455B" w:rsidRDefault="009F455B" w:rsidP="009F455B">
      <w:pPr>
        <w:rPr>
          <w:b/>
          <w:bCs/>
          <w:i/>
          <w:iCs/>
        </w:rPr>
      </w:pPr>
    </w:p>
    <w:p w14:paraId="6E6F64CD" w14:textId="77777777" w:rsidR="009F455B" w:rsidRDefault="009F455B" w:rsidP="009F455B">
      <w:pPr>
        <w:rPr>
          <w:b/>
          <w:bCs/>
          <w:i/>
          <w:iCs/>
        </w:rPr>
      </w:pPr>
    </w:p>
    <w:p w14:paraId="427AF2AD" w14:textId="77777777" w:rsidR="009F455B" w:rsidRDefault="009F455B" w:rsidP="009F455B">
      <w:pPr>
        <w:rPr>
          <w:b/>
          <w:bCs/>
          <w:i/>
          <w:iCs/>
        </w:rPr>
      </w:pPr>
    </w:p>
    <w:p w14:paraId="01BCA766" w14:textId="77777777" w:rsidR="009F455B" w:rsidRDefault="009F455B" w:rsidP="009F455B">
      <w:pPr>
        <w:rPr>
          <w:b/>
          <w:bCs/>
          <w:i/>
          <w:iCs/>
        </w:rPr>
      </w:pPr>
    </w:p>
    <w:p w14:paraId="3D6EB1A5" w14:textId="0A1DA2E9" w:rsidR="009F455B" w:rsidRPr="00B41CFA" w:rsidRDefault="009F455B" w:rsidP="009F455B">
      <w:pPr>
        <w:rPr>
          <w:b/>
          <w:bCs/>
          <w:sz w:val="20"/>
          <w:szCs w:val="20"/>
        </w:rPr>
      </w:pPr>
      <w:r w:rsidRPr="00B41CFA">
        <w:rPr>
          <w:b/>
          <w:bCs/>
          <w:sz w:val="20"/>
          <w:szCs w:val="20"/>
        </w:rPr>
        <w:t xml:space="preserve">Figure </w:t>
      </w:r>
      <w:r w:rsidR="004740E7">
        <w:rPr>
          <w:b/>
          <w:bCs/>
          <w:sz w:val="20"/>
          <w:szCs w:val="20"/>
        </w:rPr>
        <w:t>6</w:t>
      </w:r>
      <w:r w:rsidRPr="00B41CFA">
        <w:rPr>
          <w:b/>
          <w:bCs/>
          <w:sz w:val="20"/>
          <w:szCs w:val="20"/>
        </w:rPr>
        <w:t xml:space="preserve">. Modelled relationships between commodity price predictors and the allocation of new economic land concessions in Cambodia between 1993 – 2015. </w:t>
      </w:r>
      <w:r w:rsidR="004740E7">
        <w:rPr>
          <w:b/>
          <w:bCs/>
          <w:sz w:val="20"/>
          <w:szCs w:val="20"/>
        </w:rPr>
        <w:t>Points are the observed data, black lines are model predictions, and coloured ribbons are 95% confidence intervals.</w:t>
      </w:r>
      <w:r w:rsidR="004740E7" w:rsidRPr="00B41CFA">
        <w:rPr>
          <w:b/>
          <w:bCs/>
          <w:sz w:val="20"/>
          <w:szCs w:val="20"/>
        </w:rPr>
        <w:t xml:space="preserve"> </w:t>
      </w:r>
      <w:r w:rsidRPr="00B41CFA">
        <w:rPr>
          <w:b/>
          <w:bCs/>
          <w:sz w:val="20"/>
          <w:szCs w:val="20"/>
        </w:rPr>
        <w:t>Top two rows: no time lag between predictor and response; third row: 1-year time lag between predictor and response; bottom row: 2-year time lag between predictor and response.</w:t>
      </w:r>
      <w:r w:rsidR="00DE2591">
        <w:rPr>
          <w:b/>
          <w:bCs/>
          <w:sz w:val="20"/>
          <w:szCs w:val="20"/>
        </w:rPr>
        <w:t xml:space="preserve"> </w:t>
      </w:r>
      <w:r w:rsidR="003D5F3C">
        <w:rPr>
          <w:b/>
          <w:bCs/>
          <w:sz w:val="20"/>
          <w:szCs w:val="20"/>
        </w:rPr>
        <w:t>Models had Poisson error structures with a log link; points and predictions were back-transformed to the original scale for plotting above.</w:t>
      </w:r>
    </w:p>
    <w:p w14:paraId="5AA1EC9F" w14:textId="77777777" w:rsidR="009F455B" w:rsidRDefault="009F455B" w:rsidP="009F455B">
      <w:pPr>
        <w:rPr>
          <w:b/>
          <w:bCs/>
          <w:i/>
          <w:iCs/>
        </w:rPr>
      </w:pPr>
    </w:p>
    <w:p w14:paraId="10FF6CE7" w14:textId="77777777" w:rsidR="009F455B" w:rsidRDefault="009F455B" w:rsidP="009F455B">
      <w:pPr>
        <w:rPr>
          <w:b/>
          <w:bCs/>
          <w:i/>
          <w:iCs/>
        </w:rPr>
      </w:pPr>
    </w:p>
    <w:p w14:paraId="320184EE" w14:textId="77777777" w:rsidR="009F455B" w:rsidRDefault="009F455B" w:rsidP="009F455B">
      <w:pPr>
        <w:rPr>
          <w:b/>
          <w:bCs/>
          <w:i/>
          <w:iCs/>
        </w:rPr>
      </w:pPr>
    </w:p>
    <w:p w14:paraId="7F555BF9" w14:textId="77777777" w:rsidR="009F455B" w:rsidRDefault="009F455B" w:rsidP="009F455B">
      <w:pPr>
        <w:rPr>
          <w:b/>
          <w:bCs/>
          <w:i/>
          <w:iCs/>
        </w:rPr>
      </w:pPr>
    </w:p>
    <w:p w14:paraId="08B66489" w14:textId="77777777" w:rsidR="009F455B" w:rsidRDefault="009F455B" w:rsidP="009F455B">
      <w:pPr>
        <w:rPr>
          <w:b/>
          <w:bCs/>
          <w:i/>
          <w:iCs/>
        </w:rPr>
      </w:pPr>
    </w:p>
    <w:p w14:paraId="583B7FA9" w14:textId="77777777" w:rsidR="009F455B" w:rsidRDefault="009F455B" w:rsidP="009F455B">
      <w:pPr>
        <w:rPr>
          <w:b/>
          <w:bCs/>
          <w:i/>
          <w:iCs/>
        </w:rPr>
      </w:pPr>
      <w:r>
        <w:rPr>
          <w:noProof/>
        </w:rPr>
        <w:drawing>
          <wp:anchor distT="0" distB="0" distL="114300" distR="114300" simplePos="0" relativeHeight="251663360" behindDoc="1" locked="0" layoutInCell="1" allowOverlap="1" wp14:anchorId="1440E833" wp14:editId="19189FA2">
            <wp:simplePos x="0" y="0"/>
            <wp:positionH relativeFrom="margin">
              <wp:posOffset>0</wp:posOffset>
            </wp:positionH>
            <wp:positionV relativeFrom="paragraph">
              <wp:posOffset>-635</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9D5074" w14:textId="77777777" w:rsidR="009F455B" w:rsidRDefault="009F455B" w:rsidP="009F455B">
      <w:pPr>
        <w:rPr>
          <w:b/>
          <w:bCs/>
          <w:i/>
          <w:iCs/>
        </w:rPr>
      </w:pPr>
    </w:p>
    <w:p w14:paraId="17247F15" w14:textId="77777777" w:rsidR="009F455B" w:rsidRDefault="009F455B" w:rsidP="009F455B">
      <w:pPr>
        <w:rPr>
          <w:b/>
          <w:bCs/>
          <w:i/>
          <w:iCs/>
        </w:rPr>
      </w:pPr>
    </w:p>
    <w:p w14:paraId="6E2C15BA" w14:textId="77777777" w:rsidR="009F455B" w:rsidRDefault="009F455B" w:rsidP="009F455B">
      <w:pPr>
        <w:rPr>
          <w:b/>
          <w:bCs/>
          <w:i/>
          <w:iCs/>
        </w:rPr>
      </w:pPr>
    </w:p>
    <w:p w14:paraId="2C4A7D41" w14:textId="77777777" w:rsidR="009F455B" w:rsidRDefault="009F455B" w:rsidP="009F455B">
      <w:pPr>
        <w:rPr>
          <w:b/>
          <w:bCs/>
          <w:i/>
          <w:iCs/>
        </w:rPr>
      </w:pPr>
    </w:p>
    <w:p w14:paraId="40B3E3AE" w14:textId="77777777" w:rsidR="009F455B" w:rsidRDefault="009F455B" w:rsidP="009F455B">
      <w:pPr>
        <w:rPr>
          <w:b/>
          <w:bCs/>
          <w:i/>
          <w:iCs/>
        </w:rPr>
      </w:pPr>
    </w:p>
    <w:p w14:paraId="50326579" w14:textId="77777777" w:rsidR="009F455B" w:rsidRDefault="009F455B" w:rsidP="009F455B">
      <w:pPr>
        <w:rPr>
          <w:b/>
          <w:bCs/>
          <w:i/>
          <w:iCs/>
        </w:rPr>
      </w:pPr>
    </w:p>
    <w:p w14:paraId="386BB5F0" w14:textId="77777777" w:rsidR="009F455B" w:rsidRDefault="009F455B" w:rsidP="009F455B">
      <w:pPr>
        <w:rPr>
          <w:b/>
          <w:bCs/>
          <w:i/>
          <w:iCs/>
        </w:rPr>
      </w:pPr>
    </w:p>
    <w:p w14:paraId="172F9002" w14:textId="77777777" w:rsidR="009F455B" w:rsidRDefault="009F455B" w:rsidP="009F455B">
      <w:pPr>
        <w:rPr>
          <w:b/>
          <w:bCs/>
          <w:i/>
          <w:iCs/>
        </w:rPr>
      </w:pPr>
    </w:p>
    <w:p w14:paraId="16B44BB6" w14:textId="77777777" w:rsidR="009F455B" w:rsidRDefault="009F455B" w:rsidP="009F455B">
      <w:pPr>
        <w:rPr>
          <w:b/>
          <w:bCs/>
          <w:i/>
          <w:iCs/>
        </w:rPr>
      </w:pPr>
    </w:p>
    <w:p w14:paraId="1DC93453" w14:textId="77777777" w:rsidR="009F455B" w:rsidRDefault="009F455B" w:rsidP="009F455B">
      <w:pPr>
        <w:rPr>
          <w:b/>
          <w:bCs/>
          <w:i/>
          <w:iCs/>
        </w:rPr>
      </w:pPr>
    </w:p>
    <w:p w14:paraId="4AE91843" w14:textId="77777777" w:rsidR="009F455B" w:rsidRDefault="009F455B" w:rsidP="009F455B">
      <w:pPr>
        <w:rPr>
          <w:b/>
          <w:bCs/>
          <w:i/>
          <w:iCs/>
        </w:rPr>
      </w:pPr>
    </w:p>
    <w:p w14:paraId="6B54A073" w14:textId="77777777" w:rsidR="009F455B" w:rsidRDefault="009F455B" w:rsidP="009F455B">
      <w:pPr>
        <w:rPr>
          <w:b/>
          <w:bCs/>
          <w:i/>
          <w:iCs/>
        </w:rPr>
      </w:pPr>
    </w:p>
    <w:p w14:paraId="289C3B03" w14:textId="77777777" w:rsidR="009F455B" w:rsidRDefault="009F455B" w:rsidP="009F455B">
      <w:pPr>
        <w:rPr>
          <w:b/>
          <w:bCs/>
          <w:i/>
          <w:iCs/>
        </w:rPr>
      </w:pPr>
    </w:p>
    <w:p w14:paraId="0C90B6D6" w14:textId="77777777" w:rsidR="009F455B" w:rsidRDefault="009F455B" w:rsidP="009F455B">
      <w:pPr>
        <w:rPr>
          <w:b/>
          <w:bCs/>
          <w:i/>
          <w:iCs/>
        </w:rPr>
      </w:pPr>
    </w:p>
    <w:p w14:paraId="26C2F3EE" w14:textId="77777777" w:rsidR="009F455B" w:rsidRDefault="009F455B" w:rsidP="009F455B">
      <w:pPr>
        <w:rPr>
          <w:b/>
          <w:bCs/>
          <w:i/>
          <w:iCs/>
        </w:rPr>
      </w:pPr>
    </w:p>
    <w:p w14:paraId="2014B02E" w14:textId="77777777" w:rsidR="009F455B" w:rsidRDefault="009F455B" w:rsidP="009F455B">
      <w:pPr>
        <w:rPr>
          <w:b/>
          <w:bCs/>
          <w:i/>
          <w:iCs/>
        </w:rPr>
      </w:pPr>
    </w:p>
    <w:p w14:paraId="54B78976" w14:textId="77777777" w:rsidR="009F455B" w:rsidRDefault="009F455B" w:rsidP="009F455B">
      <w:pPr>
        <w:rPr>
          <w:b/>
          <w:bCs/>
          <w:i/>
          <w:iCs/>
        </w:rPr>
      </w:pPr>
    </w:p>
    <w:p w14:paraId="202148EA" w14:textId="77777777" w:rsidR="009F455B" w:rsidRDefault="009F455B" w:rsidP="009F455B">
      <w:pPr>
        <w:rPr>
          <w:b/>
          <w:bCs/>
          <w:i/>
          <w:iCs/>
        </w:rPr>
      </w:pPr>
    </w:p>
    <w:p w14:paraId="37F6F2B4" w14:textId="77777777" w:rsidR="009F455B" w:rsidRDefault="009F455B" w:rsidP="009F455B">
      <w:pPr>
        <w:rPr>
          <w:b/>
          <w:bCs/>
          <w:i/>
          <w:iCs/>
        </w:rPr>
      </w:pPr>
    </w:p>
    <w:p w14:paraId="17C9B7FD" w14:textId="77777777" w:rsidR="009F455B" w:rsidRDefault="009F455B" w:rsidP="009F455B">
      <w:pPr>
        <w:rPr>
          <w:b/>
          <w:bCs/>
          <w:i/>
          <w:iCs/>
        </w:rPr>
      </w:pPr>
    </w:p>
    <w:p w14:paraId="30A41B29" w14:textId="25E5B11B" w:rsidR="009F455B" w:rsidRPr="00B41CFA" w:rsidRDefault="009F455B" w:rsidP="009F455B">
      <w:pPr>
        <w:rPr>
          <w:b/>
          <w:bCs/>
          <w:sz w:val="20"/>
          <w:szCs w:val="20"/>
        </w:rPr>
      </w:pPr>
      <w:r w:rsidRPr="00B41CFA">
        <w:rPr>
          <w:b/>
          <w:bCs/>
          <w:sz w:val="20"/>
          <w:szCs w:val="20"/>
        </w:rPr>
        <w:t xml:space="preserve">Figure </w:t>
      </w:r>
      <w:r w:rsidR="004740E7">
        <w:rPr>
          <w:b/>
          <w:bCs/>
          <w:sz w:val="20"/>
          <w:szCs w:val="20"/>
        </w:rPr>
        <w:t>7</w:t>
      </w:r>
      <w:r w:rsidRPr="00B41CFA">
        <w:rPr>
          <w:b/>
          <w:bCs/>
          <w:sz w:val="20"/>
          <w:szCs w:val="20"/>
        </w:rPr>
        <w:t xml:space="preserve">. Modelled relationships between producer price predictors and the allocation of new economic land concessions Cambodia between 1993 – 2015. </w:t>
      </w:r>
      <w:r w:rsidR="004740E7">
        <w:rPr>
          <w:b/>
          <w:bCs/>
          <w:sz w:val="20"/>
          <w:szCs w:val="20"/>
        </w:rPr>
        <w:t>Points are the observed data, black lines are model predictions, and coloured ribbons are 95% confidence intervals.</w:t>
      </w:r>
      <w:r w:rsidR="004740E7" w:rsidRPr="00B41CFA">
        <w:rPr>
          <w:b/>
          <w:bCs/>
          <w:sz w:val="20"/>
          <w:szCs w:val="20"/>
        </w:rPr>
        <w:t xml:space="preserve"> </w:t>
      </w:r>
      <w:r w:rsidRPr="00B41CFA">
        <w:rPr>
          <w:b/>
          <w:bCs/>
          <w:sz w:val="20"/>
          <w:szCs w:val="20"/>
        </w:rPr>
        <w:t xml:space="preserve">Top row: no time lag between predictor and response; </w:t>
      </w:r>
      <w:r>
        <w:rPr>
          <w:b/>
          <w:bCs/>
          <w:sz w:val="20"/>
          <w:szCs w:val="20"/>
        </w:rPr>
        <w:t>middle</w:t>
      </w:r>
      <w:r w:rsidRPr="00B41CFA">
        <w:rPr>
          <w:b/>
          <w:bCs/>
          <w:sz w:val="20"/>
          <w:szCs w:val="20"/>
        </w:rPr>
        <w:t xml:space="preserve"> row: 1-year time lag between predictor and response; bottom row: 2-year time lag between predictor and response.</w:t>
      </w:r>
      <w:r w:rsidR="00DE2591">
        <w:rPr>
          <w:b/>
          <w:bCs/>
          <w:sz w:val="20"/>
          <w:szCs w:val="20"/>
        </w:rPr>
        <w:t xml:space="preserve"> Models had Poisson error structures with a log link</w:t>
      </w:r>
      <w:r w:rsidR="003D5F3C">
        <w:rPr>
          <w:b/>
          <w:bCs/>
          <w:sz w:val="20"/>
          <w:szCs w:val="20"/>
        </w:rPr>
        <w:t>;</w:t>
      </w:r>
      <w:r w:rsidR="00DE2591">
        <w:rPr>
          <w:b/>
          <w:bCs/>
          <w:sz w:val="20"/>
          <w:szCs w:val="20"/>
        </w:rPr>
        <w:t xml:space="preserve"> points and predictions were back-transformed to the original scale for plotting above.</w:t>
      </w:r>
      <w:r w:rsidR="003D5F3C">
        <w:rPr>
          <w:b/>
          <w:bCs/>
          <w:sz w:val="20"/>
          <w:szCs w:val="20"/>
        </w:rPr>
        <w:t xml:space="preserve"> </w:t>
      </w:r>
    </w:p>
    <w:p w14:paraId="695F9DBA" w14:textId="2BA93BB3" w:rsidR="000A46B5" w:rsidRDefault="000A46B5" w:rsidP="000A46B5"/>
    <w:p w14:paraId="5F6C1434" w14:textId="77777777" w:rsidR="002E4677" w:rsidRDefault="002E4677" w:rsidP="000A46B5">
      <w:pPr>
        <w:rPr>
          <w:b/>
          <w:bCs/>
        </w:rPr>
      </w:pPr>
      <w:r w:rsidRPr="002E4677">
        <w:rPr>
          <w:b/>
          <w:bCs/>
        </w:rPr>
        <w:t>Discussion</w:t>
      </w:r>
    </w:p>
    <w:p w14:paraId="389FB073" w14:textId="268B2982" w:rsidR="006F2311" w:rsidRDefault="006F2311" w:rsidP="006F2311">
      <w:r>
        <w:t>In this study, we have modelled the relationships between macroeconomic variables and forest loss</w:t>
      </w:r>
      <w:r w:rsidR="00381FF1">
        <w:t xml:space="preserve"> </w:t>
      </w:r>
      <w:r>
        <w:t xml:space="preserve">and the development of </w:t>
      </w:r>
      <w:r w:rsidR="001B2E6F">
        <w:t>industrial-scale agriculture</w:t>
      </w:r>
      <w:r>
        <w:t>. We</w:t>
      </w:r>
      <w:r w:rsidR="00381FF1">
        <w:t xml:space="preserve"> were unable to detect any significant effects of</w:t>
      </w:r>
      <w:r w:rsidR="007C7AA3">
        <w:t xml:space="preserve"> </w:t>
      </w:r>
      <w:r w:rsidR="00381FF1">
        <w:t>macroeconomic variables</w:t>
      </w:r>
      <w:r w:rsidR="007C7AA3">
        <w:t xml:space="preserve"> on</w:t>
      </w:r>
      <w:r w:rsidR="001B2E6F">
        <w:t xml:space="preserve"> direct</w:t>
      </w:r>
      <w:r w:rsidR="007C7AA3">
        <w:t xml:space="preserve"> forest loss, yet we</w:t>
      </w:r>
      <w:r>
        <w:t xml:space="preserve"> have revealed some important </w:t>
      </w:r>
      <w:r>
        <w:lastRenderedPageBreak/>
        <w:t>relationships</w:t>
      </w:r>
      <w:r w:rsidR="007C7AA3">
        <w:t xml:space="preserve"> between macroeconomics and the development of new ELCs,</w:t>
      </w:r>
      <w:r>
        <w:t xml:space="preserve"> from which we can make inferences regarding indirect drivers of forest loss.</w:t>
      </w:r>
      <w:r w:rsidR="00381FF1">
        <w:t xml:space="preserve"> </w:t>
      </w:r>
      <w:r w:rsidR="007C7AA3">
        <w:t>Understanding the relationships between economic development and deforestation is</w:t>
      </w:r>
      <w:r w:rsidR="001B2E6F">
        <w:t xml:space="preserve"> critical in countries that are undergoing rapid economic and social development such as Cambodia </w:t>
      </w:r>
      <w:r w:rsidR="001B2E6F">
        <w:fldChar w:fldCharType="begin"/>
      </w:r>
      <w:r w:rsidR="001B2E6F">
        <w:instrText xml:space="preserve"> ADDIN ZOTERO_ITEM CSL_CITATION {"citationID":"E1ISxbwp","properties":{"formattedCitation":"(Hughes &amp; Un 2011)","plainCitation":"(Hughes &amp;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1B2E6F">
        <w:fldChar w:fldCharType="separate"/>
      </w:r>
      <w:r w:rsidR="001B2E6F" w:rsidRPr="001B2E6F">
        <w:rPr>
          <w:rFonts w:ascii="Calibri" w:hAnsi="Calibri" w:cs="Calibri"/>
        </w:rPr>
        <w:t>(Hughes &amp; Un 2011)</w:t>
      </w:r>
      <w:r w:rsidR="001B2E6F">
        <w:fldChar w:fldCharType="end"/>
      </w:r>
      <w:r w:rsidR="001B2E6F">
        <w:t xml:space="preserve">, as it is within these conditions of socioeconomic transition that forest loss is often accelerated </w:t>
      </w:r>
      <w:r w:rsidR="001B2E6F">
        <w:fldChar w:fldCharType="begin"/>
      </w:r>
      <w:r w:rsidR="001B2E6F">
        <w:instrText xml:space="preserve"> ADDIN ZOTERO_ITEM CSL_CITATION {"citationID":"3e6VsjPn","properties":{"formattedCitation":"(Imai et al. 2018)","plainCitation":"(Imai et al. 2018)","noteIndex":0},"citationItems":[{"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schema":"https://github.com/citation-style-language/schema/raw/master/csl-citation.json"} </w:instrText>
      </w:r>
      <w:r w:rsidR="001B2E6F">
        <w:fldChar w:fldCharType="separate"/>
      </w:r>
      <w:r w:rsidR="001B2E6F" w:rsidRPr="001B2E6F">
        <w:rPr>
          <w:rFonts w:ascii="Calibri" w:hAnsi="Calibri" w:cs="Calibri"/>
        </w:rPr>
        <w:t>(Imai et al. 2018)</w:t>
      </w:r>
      <w:r w:rsidR="001B2E6F">
        <w:fldChar w:fldCharType="end"/>
      </w:r>
      <w:r w:rsidR="001B2E6F">
        <w:t>.</w:t>
      </w:r>
      <w:r w:rsidR="00947237">
        <w:t xml:space="preserve"> Knowledge of these relationships can be used to develop land use policies that can guide a country through forest transition periods towards sustainable forestry </w:t>
      </w:r>
      <w:r w:rsidR="00947237">
        <w:fldChar w:fldCharType="begin"/>
      </w:r>
      <w:r w:rsidR="00947237">
        <w:instrText xml:space="preserve"> ADDIN ZOTERO_ITEM CSL_CITATION {"citationID":"DhVThW0z","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rsidR="00947237">
        <w:fldChar w:fldCharType="separate"/>
      </w:r>
      <w:r w:rsidR="00947237" w:rsidRPr="00947237">
        <w:rPr>
          <w:rFonts w:ascii="Calibri" w:hAnsi="Calibri" w:cs="Calibri"/>
        </w:rPr>
        <w:t>(Culas 2012)</w:t>
      </w:r>
      <w:r w:rsidR="00947237">
        <w:fldChar w:fldCharType="end"/>
      </w:r>
      <w:r w:rsidR="00947237">
        <w:t xml:space="preserve">. </w:t>
      </w:r>
    </w:p>
    <w:p w14:paraId="600B1431" w14:textId="69DABDA8" w:rsidR="00AD3F12" w:rsidRPr="00AD3F12" w:rsidRDefault="00AD3F12" w:rsidP="006F2311">
      <w:pPr>
        <w:rPr>
          <w:b/>
          <w:bCs/>
        </w:rPr>
      </w:pPr>
      <w:r w:rsidRPr="00AD3F12">
        <w:rPr>
          <w:b/>
          <w:bCs/>
          <w:i/>
          <w:iCs/>
        </w:rPr>
        <w:t>Direct forest loss</w:t>
      </w:r>
    </w:p>
    <w:p w14:paraId="135FC9CB" w14:textId="4967F73F" w:rsidR="00046338" w:rsidRDefault="006F2311" w:rsidP="006F2311">
      <w:r>
        <w:t xml:space="preserve">There were very few significant effects </w:t>
      </w:r>
      <w:r w:rsidR="00F55680">
        <w:t>from the models</w:t>
      </w:r>
      <w:r>
        <w:t xml:space="preserve"> with forest loss as the response variable. Some of the predictor variables have been shown to correlate with LUC in other studies, such as GDP </w:t>
      </w:r>
      <w:r>
        <w:fldChar w:fldCharType="begin"/>
      </w:r>
      <w:r w:rsidR="007739D7">
        <w:instrText xml:space="preserve"> ADDIN ZOTERO_ITEM CSL_CITATION {"citationID":"OCVMnIfZ","properties":{"formattedCitation":"(Ewers 2006; Gong et al. 2013; Kuang et al. 2016; Fan &amp; Ding 2016)","plainCitation":"(Ewers 2006; Gong et al. 2013; Kuang et al. 2016; Fan &amp; Ding 2016)","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schema":"https://github.com/citation-style-language/schema/raw/master/csl-citation.json"} </w:instrText>
      </w:r>
      <w:r>
        <w:fldChar w:fldCharType="separate"/>
      </w:r>
      <w:r w:rsidR="007739D7" w:rsidRPr="007739D7">
        <w:rPr>
          <w:rFonts w:ascii="Calibri" w:hAnsi="Calibri" w:cs="Calibri"/>
        </w:rPr>
        <w:t>(Ewers 2006; Gong et al. 2013; Kuang et al. 2016; Fan &amp; Ding 2016)</w:t>
      </w:r>
      <w:r>
        <w:fldChar w:fldCharType="end"/>
      </w:r>
      <w:r>
        <w:t xml:space="preserve">, the contribution of economic sectors to national GDP </w:t>
      </w:r>
      <w:r>
        <w:fldChar w:fldCharType="begin"/>
      </w:r>
      <w:r w:rsidR="007739D7">
        <w:instrText xml:space="preserve"> ADDIN ZOTERO_ITEM CSL_CITATION {"citationID":"hP2XH5G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007739D7" w:rsidRPr="007739D7">
        <w:rPr>
          <w:rFonts w:ascii="Calibri" w:hAnsi="Calibri" w:cs="Calibri"/>
        </w:rPr>
        <w:t>(Gong et al. 2013)</w:t>
      </w:r>
      <w:r>
        <w:fldChar w:fldCharType="end"/>
      </w:r>
      <w:r>
        <w:t xml:space="preserve">, human population growth and density </w:t>
      </w:r>
      <w:r>
        <w:fldChar w:fldCharType="begin"/>
      </w:r>
      <w:r w:rsidR="007739D7">
        <w:instrText xml:space="preserve"> ADDIN ZOTERO_ITEM CSL_CITATION {"citationID":"FgOAx51a","properties":{"formattedCitation":"(Fan &amp; Ding 2016; Bonilla-Bedoya et al. 2018)","plainCitation":"(Fan &amp; Ding 2016; 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 Bonilla-Bedoya et al. 2018)</w:t>
      </w:r>
      <w:r>
        <w:fldChar w:fldCharType="end"/>
      </w:r>
      <w:r>
        <w:t xml:space="preserve">, and agricultural output </w:t>
      </w:r>
      <w:r>
        <w:fldChar w:fldCharType="begin"/>
      </w:r>
      <w:r w:rsidR="007739D7">
        <w:instrText xml:space="preserve"> ADDIN ZOTERO_ITEM CSL_CITATION {"citationID":"gGsXQX2h","properties":{"formattedCitation":"(Fan &amp; Ding 2016)","plainCitation":"(Fan &amp; Ding 2016)","noteIndex":0},"citationItems":[{"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w:t>
      </w:r>
      <w:r>
        <w:fldChar w:fldCharType="end"/>
      </w:r>
      <w:r>
        <w:t xml:space="preserve">. There are several possible explanations for the lack of effects in this study. First, previous studies have been at different scales to this study, such as global </w:t>
      </w:r>
      <w:r>
        <w:fldChar w:fldCharType="begin"/>
      </w:r>
      <w:r>
        <w:instrText xml:space="preserve"> ADDIN ZOTERO_ITEM CSL_CITATION {"citationID":"eXCVVRX8","properties":{"formattedCitation":"(Ewers, 2006)","plainCitation":"(Ewers, 2006)","dontUpdate":true,"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0467D9">
        <w:rPr>
          <w:rFonts w:ascii="Calibri" w:hAnsi="Calibri" w:cs="Calibri"/>
        </w:rPr>
        <w:t>(</w:t>
      </w:r>
      <w:r>
        <w:rPr>
          <w:rFonts w:ascii="Calibri" w:hAnsi="Calibri" w:cs="Calibri"/>
        </w:rPr>
        <w:t xml:space="preserve">e.g., </w:t>
      </w:r>
      <w:r w:rsidRPr="000467D9">
        <w:rPr>
          <w:rFonts w:ascii="Calibri" w:hAnsi="Calibri" w:cs="Calibri"/>
        </w:rPr>
        <w:t>Ewers, 2006)</w:t>
      </w:r>
      <w:r>
        <w:fldChar w:fldCharType="end"/>
      </w:r>
      <w:r>
        <w:t xml:space="preserve">, or sub-national </w:t>
      </w:r>
      <w:r>
        <w:fldChar w:fldCharType="begin"/>
      </w:r>
      <w:r>
        <w:instrText xml:space="preserve"> ADDIN ZOTERO_ITEM CSL_CITATION {"citationID":"Of4G75wQ","properties":{"formattedCitation":"(Gong et al., 2013)","plainCitation":"(Gong et al., 2013)","dontUpdate":true,"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0C6D7F">
        <w:rPr>
          <w:rFonts w:ascii="Calibri" w:hAnsi="Calibri" w:cs="Calibri"/>
        </w:rPr>
        <w:t>(</w:t>
      </w:r>
      <w:r>
        <w:rPr>
          <w:rFonts w:ascii="Calibri" w:hAnsi="Calibri" w:cs="Calibri"/>
        </w:rPr>
        <w:t xml:space="preserve">e.g., </w:t>
      </w:r>
      <w:r w:rsidRPr="000C6D7F">
        <w:rPr>
          <w:rFonts w:ascii="Calibri" w:hAnsi="Calibri" w:cs="Calibri"/>
        </w:rPr>
        <w:t>Gong et al., 2013)</w:t>
      </w:r>
      <w:r>
        <w:fldChar w:fldCharType="end"/>
      </w:r>
      <w:r>
        <w:t xml:space="preserve">, and therefore the drivers which are operating at those scales may be different to the drivers operating at the national scale in Cambodia. Second, Cambodia’s economy is </w:t>
      </w:r>
      <w:r w:rsidR="003D5F3C">
        <w:t>a rare example</w:t>
      </w:r>
      <w:r>
        <w:t xml:space="preserve"> of civil unrest and war</w:t>
      </w:r>
      <w:r w:rsidR="003D5F3C">
        <w:t xml:space="preserve"> </w:t>
      </w:r>
      <w:r w:rsidR="00406839">
        <w:t>resulting in</w:t>
      </w:r>
      <w:r>
        <w:t xml:space="preserve"> economic collapse, </w:t>
      </w:r>
      <w:r w:rsidR="00406839">
        <w:t>followed by</w:t>
      </w:r>
      <w:r>
        <w:t xml:space="preserve"> subsequent rapid economic revival</w:t>
      </w:r>
      <w:r w:rsidR="003D5F3C">
        <w:t xml:space="preserve"> </w:t>
      </w:r>
      <w:r w:rsidR="003D5F3C">
        <w:fldChar w:fldCharType="begin"/>
      </w:r>
      <w:r w:rsidR="0036712C">
        <w:instrText xml:space="preserve"> ADDIN ZOTERO_ITEM CSL_CITATION {"citationID":"jip8FHXz","properties":{"formattedCitation":"(Hamada &amp; Kasuya 1992; Riedel &amp; Turley 1999)","plainCitation":"(Hamada &amp; Kasuya 1992; Riedel &amp; Turley 1999)","dontUpdate":true,"noteIndex":0},"citationItems":[{"id":2884,"uris":["http://zotero.org/users/2170232/items/QTF3RFFE"],"uri":["http://zotero.org/users/2170232/items/QTF3RFFE"],"itemData":{"id":2884,"type":"report","event-place":"New Haven, CT","genre":"Center Discussion Paper","number":"672","publisher":"Yale University Economic Growth Center","publisher-place":"New Haven, CT","title":"The reconstruction and stbilization of the postwar Japanese economy: Possible lessons for Eastern Europe?","author":[{"family":"Hamada","given":"Koichi"},{"family":"Kasuya","given":"Munehisa"}],"issued":{"date-parts":[["1992"]]}}},{"id":2883,"uris":["http://zotero.org/users/2170232/items/98D7PRSN"],"uri":["http://zotero.org/users/2170232/items/98D7PRSN"],"itemData":{"id":2883,"type":"report","abstract":"Reform in Viet Nam is a protracted process. Beginning in 1979, it experienced both advances and reversals until 1986, a sudden acceleration in 1989-91, then gradualism hampered by a deepening entrenchment of interests in positions both for and against further liberalisation. A stop-go cycle has developed in which the new incentives and opportunities resulting from reform are sufficient to block broad reversion to earlier phases, but comprehensive advances would seem to depend on the occurrence of deeply unfavourable shocks. When crisis has seriously undermined performance, leaders have embraced reform to shore up legitimacy, while in good times they have tended to disagree over the long-term risks of reform and how to deal with those risks ...","event-place":"Paris","language":"en","note":"DOI: 10.1787/634117557525","publisher":"OECD","publisher-place":"Paris","source":"OECD iLibrary","title":"The Politics and Economics of Transition to an Open Market Economy in Viet Nam","URL":"https://www.oecd-ilibrary.org/content/paper/634117557525","author":[{"family":"Riedel","given":"James"},{"family":"Turley","given":"William S."}],"accessed":{"date-parts":[["2021",10,16]]},"issued":{"date-parts":[["1999",9,1]]}}}],"schema":"https://github.com/citation-style-language/schema/raw/master/csl-citation.json"} </w:instrText>
      </w:r>
      <w:r w:rsidR="003D5F3C">
        <w:fldChar w:fldCharType="separate"/>
      </w:r>
      <w:r w:rsidR="00046338" w:rsidRPr="00046338">
        <w:rPr>
          <w:rFonts w:ascii="Calibri" w:hAnsi="Calibri" w:cs="Calibri"/>
        </w:rPr>
        <w:t>(</w:t>
      </w:r>
      <w:r w:rsidR="00046338">
        <w:rPr>
          <w:rFonts w:ascii="Calibri" w:hAnsi="Calibri" w:cs="Calibri"/>
        </w:rPr>
        <w:t xml:space="preserve">other Asian examples include Japan and Vietnam, see </w:t>
      </w:r>
      <w:r w:rsidR="00046338" w:rsidRPr="00046338">
        <w:rPr>
          <w:rFonts w:ascii="Calibri" w:hAnsi="Calibri" w:cs="Calibri"/>
        </w:rPr>
        <w:t>Hamada &amp; Kasuya 1992</w:t>
      </w:r>
      <w:r w:rsidR="00046338">
        <w:rPr>
          <w:rFonts w:ascii="Calibri" w:hAnsi="Calibri" w:cs="Calibri"/>
        </w:rPr>
        <w:t xml:space="preserve"> and</w:t>
      </w:r>
      <w:r w:rsidR="00046338" w:rsidRPr="00046338">
        <w:rPr>
          <w:rFonts w:ascii="Calibri" w:hAnsi="Calibri" w:cs="Calibri"/>
        </w:rPr>
        <w:t xml:space="preserve"> Riedel &amp; Turley 1999)</w:t>
      </w:r>
      <w:r w:rsidR="003D5F3C">
        <w:fldChar w:fldCharType="end"/>
      </w:r>
      <w:r>
        <w:t xml:space="preserve">. This may render comparison of macroeconomic drivers of forest loss and LUC with other Asian countries ineffective. For example, Cambodia’s economy is in its infancy relative to many other countries in the region, and therefore forest loss during the study period may have been driven more by local drivers such as poverty, insecure land tenure, and land speculation by migrants, rather than national-level economics. Third, we did not include predictor variables covering institutional factors, land rights or tenure, or environmental policies, which have been shown to be important </w:t>
      </w:r>
      <w:r>
        <w:fldChar w:fldCharType="begin"/>
      </w:r>
      <w:r w:rsidR="007739D7">
        <w:instrText xml:space="preserve"> ADDIN ZOTERO_ITEM CSL_CITATION {"citationID":"W2OIhhpT","properties":{"formattedCitation":"(Culas 2007)","plainCitation":"(Culas 2007)","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schema":"https://github.com/citation-style-language/schema/raw/master/csl-citation.json"} </w:instrText>
      </w:r>
      <w:r>
        <w:fldChar w:fldCharType="separate"/>
      </w:r>
      <w:r w:rsidR="007739D7" w:rsidRPr="007739D7">
        <w:rPr>
          <w:rFonts w:ascii="Calibri" w:hAnsi="Calibri" w:cs="Calibri"/>
        </w:rPr>
        <w:t>(Culas 2007)</w:t>
      </w:r>
      <w:r>
        <w:fldChar w:fldCharType="end"/>
      </w:r>
      <w:r>
        <w:t>. F</w:t>
      </w:r>
      <w:r w:rsidR="00406839">
        <w:t>inally</w:t>
      </w:r>
      <w:r>
        <w:t>, we only investigated up to two years of time lag between changes in predictor variables and changes in forest cover.</w:t>
      </w:r>
      <w:r w:rsidR="00046338">
        <w:t xml:space="preserve"> It is possible that changes in certain macroeconomics take longer than two years to have a significant effect on forest cover. For example, </w:t>
      </w:r>
      <w:r w:rsidR="008B3DA9">
        <w:t>the “trickle down” effect of foreign investment, whereby the local economies of the host nation see increased</w:t>
      </w:r>
      <w:r w:rsidR="00046338">
        <w:t xml:space="preserve"> </w:t>
      </w:r>
      <w:r w:rsidR="008B3DA9">
        <w:t xml:space="preserve">productivity and profitability which in turn may drive land use change and forest loss at the local scale, is smaller and more fragile than usually assumed </w:t>
      </w:r>
      <w:r w:rsidR="008B3DA9">
        <w:fldChar w:fldCharType="begin"/>
      </w:r>
      <w:r w:rsidR="008B3DA9">
        <w:instrText xml:space="preserve"> ADDIN ZOTERO_ITEM CSL_CITATION {"citationID":"O4QciKqb","properties":{"formattedCitation":"(Jensen 2006)","plainCitation":"(Jensen 2006)","noteIndex":0},"citationItems":[{"id":2885,"uris":["http://zotero.org/users/2170232/items/2MW4TFCV"],"uri":["http://zotero.org/users/2170232/items/2MW4TFCV"],"itemData":{"id":2885,"type":"article-journal","abstract":"This article sets out to make an assessment of the relationship between Foreign Direct Investment (FDI) and economic growth in transition countries through a review of the empirical record to date. The first part reviews the phases of transition in combination with policy efforts to attract FDI. In the second part, different growth studies across levels of analysis are juxtaposed to better understand the overall growth impact of FDI in transition countries. Since foreign firms have a large direct effect on performance at the level of the firm it is often assumed that they automatically contribute to the economic growth of host countries. The missing link in this discussion is the concept of ‘trickle down’. Superior direct effects in terms of productivity and profitability are hypothesised to trickle down to the host country both as spillovers, or catalysing effects on local firms, and through the expected increase in income that such direct and indirect effects in combination will generate through labour income and taxes. The review shows that such trickle down effects are quite fragile in terms of being demonstrated to exist in transition countries. Combined with widespread usage of tax holidays, subsidies and acquisition discounts, it is not certain that positive direct effects equate with economic growth in these countries.","container-title":"Europe-Asia Studies","DOI":"10.1080/09668130600831084","ISSN":"0966-8136","issue":"6","note":"publisher: Routledge\n_eprint: https://doi.org/10.1080/09668130600831084","page":"881-902","source":"Taylor and Francis+NEJM","title":"Foreign Direct Investment and economic transition: Panacea or pain killer?","title-short":"Foreign Direct Investment and economic transition","volume":"58","author":[{"family":"Jensen","given":"Camilla"}],"issued":{"date-parts":[["2006",9,1]]}}}],"schema":"https://github.com/citation-style-language/schema/raw/master/csl-citation.json"} </w:instrText>
      </w:r>
      <w:r w:rsidR="008B3DA9">
        <w:fldChar w:fldCharType="separate"/>
      </w:r>
      <w:r w:rsidR="008B3DA9" w:rsidRPr="008B3DA9">
        <w:rPr>
          <w:rFonts w:ascii="Calibri" w:hAnsi="Calibri" w:cs="Calibri"/>
        </w:rPr>
        <w:t>(Jensen 2006)</w:t>
      </w:r>
      <w:r w:rsidR="008B3DA9">
        <w:fldChar w:fldCharType="end"/>
      </w:r>
      <w:r w:rsidR="008B3DA9">
        <w:t>.</w:t>
      </w:r>
      <w:r w:rsidR="00F55680">
        <w:t xml:space="preserve"> </w:t>
      </w:r>
      <w:r w:rsidR="003205E2">
        <w:t xml:space="preserve">Therefore, if there is an indirect effect of foreign investment on forest loss, it may take </w:t>
      </w:r>
      <w:r w:rsidR="00406839">
        <w:t>several</w:t>
      </w:r>
      <w:r w:rsidR="003205E2">
        <w:t xml:space="preserve"> years for this effect to trickle down to forests at local levels. </w:t>
      </w:r>
      <w:r w:rsidR="00F55680">
        <w:t xml:space="preserve">  </w:t>
      </w:r>
      <w:r w:rsidR="00046338">
        <w:t xml:space="preserve"> </w:t>
      </w:r>
    </w:p>
    <w:p w14:paraId="3C8E1423" w14:textId="3798BDD3" w:rsidR="00AD3F12" w:rsidRPr="00AD3F12" w:rsidRDefault="00AD3F12" w:rsidP="006F2311">
      <w:pPr>
        <w:rPr>
          <w:b/>
          <w:bCs/>
          <w:i/>
          <w:iCs/>
        </w:rPr>
      </w:pPr>
      <w:r w:rsidRPr="00AD3F12">
        <w:rPr>
          <w:b/>
          <w:bCs/>
          <w:i/>
          <w:iCs/>
        </w:rPr>
        <w:t>New ELCs</w:t>
      </w:r>
    </w:p>
    <w:p w14:paraId="79089BA6" w14:textId="7DE2BC4D" w:rsidR="003205E2" w:rsidRDefault="006F2311" w:rsidP="006F2311">
      <w:r>
        <w:t xml:space="preserve">In contrast, the macroeconomic variables were effective at predicting the allocation of new ELCs. Although ELCs do not guarantee deforestation (indeed not all ELCs are awarded on forested land), the deforestation rates within ELCs are up to 105% higher than comparable areas with no ELCs </w:t>
      </w:r>
      <w:r>
        <w:fldChar w:fldCharType="begin"/>
      </w:r>
      <w:r w:rsidR="007739D7">
        <w:instrText xml:space="preserve"> 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007739D7" w:rsidRPr="007739D7">
        <w:rPr>
          <w:rFonts w:ascii="Calibri" w:hAnsi="Calibri" w:cs="Calibri"/>
        </w:rPr>
        <w:t>(Davis et al. 2015)</w:t>
      </w:r>
      <w:r>
        <w:fldChar w:fldCharType="end"/>
      </w:r>
      <w:r>
        <w:t xml:space="preserve">. There has also been widespread allocation of ELCs within forested community land and protected areas, resulting in the loss of important forest habitat, rural livelihoods, and indigenous land rights </w:t>
      </w:r>
      <w:r>
        <w:fldChar w:fldCharType="begin"/>
      </w:r>
      <w:r w:rsidR="007739D7">
        <w:instrText xml:space="preserve"> ADDIN ZOTERO_ITEM CSL_CITATION {"citationID":"kZPn6vLD","properties":{"formattedCitation":"(Global Witness 2013; Watson et al. 2014)","plainCitation":"(Global Witness 2013;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fldChar w:fldCharType="separate"/>
      </w:r>
      <w:r w:rsidR="007739D7" w:rsidRPr="007739D7">
        <w:rPr>
          <w:rFonts w:ascii="Calibri" w:hAnsi="Calibri" w:cs="Calibri"/>
        </w:rPr>
        <w:t>(Global Witness 2013; Watson et al. 2014)</w:t>
      </w:r>
      <w:r>
        <w:fldChar w:fldCharType="end"/>
      </w:r>
      <w:r>
        <w:t xml:space="preserve">. Therefore, ELCs themselves can be considered direct drivers of forest loss, rendering the macroeconomic predictors indirect drivers. Our results have demonstrated that during the study period, the </w:t>
      </w:r>
      <w:r w:rsidR="000E32E5">
        <w:t>national economy and economic development</w:t>
      </w:r>
      <w:r>
        <w:t xml:space="preserve"> of the country</w:t>
      </w:r>
      <w:r w:rsidR="00B66116">
        <w:t>, including increases in foreign investment, changes in the structure of national GDP, and fluctuations in agricultural commodity prices,</w:t>
      </w:r>
      <w:r>
        <w:t xml:space="preserve"> w</w:t>
      </w:r>
      <w:r w:rsidR="000E32E5">
        <w:t>ere</w:t>
      </w:r>
      <w:r>
        <w:t xml:space="preserve"> closely linked to the increase in ELCs, which in turn have</w:t>
      </w:r>
      <w:r w:rsidR="00B66116">
        <w:t xml:space="preserve"> been shown to</w:t>
      </w:r>
      <w:r>
        <w:t xml:space="preserve"> driv</w:t>
      </w:r>
      <w:r w:rsidR="00B66116">
        <w:t>e</w:t>
      </w:r>
      <w:r>
        <w:t xml:space="preserve"> forest loss</w:t>
      </w:r>
      <w:r w:rsidR="00B66116">
        <w:t xml:space="preserve"> </w:t>
      </w:r>
      <w:r w:rsidR="00B66116">
        <w:fldChar w:fldCharType="begin"/>
      </w:r>
      <w:r w:rsidR="003D5F3C">
        <w:instrText xml:space="preserve"> ADDIN ZOTERO_ITEM CSL_CITATION {"citationID":"s3W9z4mt","properties":{"formattedCitation":"(Davis et al. 2015)","plainCitation":"(Davis et al. 2015)","dontUpdate":true,"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B66116">
        <w:fldChar w:fldCharType="separate"/>
      </w:r>
      <w:r w:rsidR="00B66116" w:rsidRPr="007739D7">
        <w:rPr>
          <w:rFonts w:ascii="Calibri" w:hAnsi="Calibri" w:cs="Calibri"/>
        </w:rPr>
        <w:t>(Davis et al. 2015; Watson et al. 2014)</w:t>
      </w:r>
      <w:r w:rsidR="00B66116">
        <w:fldChar w:fldCharType="end"/>
      </w:r>
      <w:r>
        <w:t xml:space="preserve">. </w:t>
      </w:r>
    </w:p>
    <w:p w14:paraId="2B72F5CE" w14:textId="6340E90C" w:rsidR="0089542A" w:rsidRPr="0089542A" w:rsidRDefault="0089542A" w:rsidP="00801E63">
      <w:pPr>
        <w:rPr>
          <w:i/>
          <w:iCs/>
        </w:rPr>
      </w:pPr>
      <w:r w:rsidRPr="0089542A">
        <w:rPr>
          <w:i/>
          <w:iCs/>
        </w:rPr>
        <w:lastRenderedPageBreak/>
        <w:t xml:space="preserve">Economics </w:t>
      </w:r>
    </w:p>
    <w:p w14:paraId="2DECDAB0" w14:textId="285EC17D" w:rsidR="006F2311" w:rsidRDefault="006F2311" w:rsidP="006F2311">
      <w:r>
        <w:t xml:space="preserve">There were clear relationships between the size of the agricultural sector, the rates of foreign investment, and the number of new ELCs. </w:t>
      </w:r>
      <w:r w:rsidR="00B82439">
        <w:t xml:space="preserve">When the agricultural sector’s contribution to national GDP increases, so do the predicted number of new ELCs. </w:t>
      </w:r>
      <w:r w:rsidR="00801E63">
        <w:t xml:space="preserve">For example, when the agricultural sector’s </w:t>
      </w:r>
      <w:r w:rsidR="00B82439">
        <w:t>GDP proportion</w:t>
      </w:r>
      <w:r w:rsidR="00801E63">
        <w:t xml:space="preserve"> decreases by 3% in a given year relative to the previous year, the number of new ELCs allocated that year is predicted to be approximately 2, whereas when the sector’s</w:t>
      </w:r>
      <w:r w:rsidR="00B82439">
        <w:t xml:space="preserve"> GDP</w:t>
      </w:r>
      <w:r w:rsidR="00801E63">
        <w:t xml:space="preserve"> proportion</w:t>
      </w:r>
      <w:r w:rsidR="00B82439">
        <w:t xml:space="preserve"> </w:t>
      </w:r>
      <w:r w:rsidR="00801E63">
        <w:t xml:space="preserve">increases in a given year by 1% relative to the previous year, the number of new ELCs is predicted to be 6. </w:t>
      </w:r>
      <w:r w:rsidR="00B82439">
        <w:t>Likewise, when foreign investment into the country increases, so do the predicted number of new ELCs. For example, w</w:t>
      </w:r>
      <w:r w:rsidR="00801E63">
        <w:t xml:space="preserve">hen the amount of foreign investment decreases by approximately $10 million relative to the previous year, the number of new ELCs one year later is predicted to be 3. Conversely, when foreign investment in a given year increases by approximately $300 million relative to the previous year, then one year later the number of new ELCs is predicted to be 10. </w:t>
      </w:r>
      <w:r w:rsidR="00B82439">
        <w:t>Although our results do not describe causation, it is clear that there are important relationships between foreign investment, agriculture, and the development of new ELCs.</w:t>
      </w:r>
      <w:r w:rsidR="00131C5D">
        <w:t xml:space="preserve"> Cambodia is likely to continue prioritising growth within the agricultural sector </w:t>
      </w:r>
      <w:r w:rsidR="00131C5D">
        <w:fldChar w:fldCharType="begin"/>
      </w:r>
      <w:r w:rsidR="00131C5D">
        <w:instrText xml:space="preserve"> ADDIN ZOTERO_ITEM CSL_CITATION {"citationID":"d0gRFWeG","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131C5D">
        <w:fldChar w:fldCharType="separate"/>
      </w:r>
      <w:r w:rsidR="00131C5D" w:rsidRPr="00131C5D">
        <w:rPr>
          <w:rFonts w:ascii="Calibri" w:hAnsi="Calibri" w:cs="Calibri"/>
        </w:rPr>
        <w:t>(</w:t>
      </w:r>
      <w:proofErr w:type="spellStart"/>
      <w:r w:rsidR="00131C5D" w:rsidRPr="00131C5D">
        <w:rPr>
          <w:rFonts w:ascii="Calibri" w:hAnsi="Calibri" w:cs="Calibri"/>
        </w:rPr>
        <w:t>Eliste</w:t>
      </w:r>
      <w:proofErr w:type="spellEnd"/>
      <w:r w:rsidR="00131C5D" w:rsidRPr="00131C5D">
        <w:rPr>
          <w:rFonts w:ascii="Calibri" w:hAnsi="Calibri" w:cs="Calibri"/>
        </w:rPr>
        <w:t xml:space="preserve"> &amp; </w:t>
      </w:r>
      <w:proofErr w:type="spellStart"/>
      <w:r w:rsidR="00131C5D" w:rsidRPr="00131C5D">
        <w:rPr>
          <w:rFonts w:ascii="Calibri" w:hAnsi="Calibri" w:cs="Calibri"/>
        </w:rPr>
        <w:t>Zorya</w:t>
      </w:r>
      <w:proofErr w:type="spellEnd"/>
      <w:r w:rsidR="00131C5D" w:rsidRPr="00131C5D">
        <w:rPr>
          <w:rFonts w:ascii="Calibri" w:hAnsi="Calibri" w:cs="Calibri"/>
        </w:rPr>
        <w:t xml:space="preserve"> 2015)</w:t>
      </w:r>
      <w:r w:rsidR="00131C5D">
        <w:fldChar w:fldCharType="end"/>
      </w:r>
      <w:r w:rsidR="00131C5D">
        <w:t xml:space="preserve">, and neoliberal economic policies will continue to encourage foreign investment </w:t>
      </w:r>
      <w:r w:rsidR="00131C5D">
        <w:fldChar w:fldCharType="begin"/>
      </w:r>
      <w:r w:rsidR="00131C5D">
        <w:instrText xml:space="preserve"> ADDIN ZOTERO_ITEM CSL_CITATION {"citationID":"4Srbtbpu","properties":{"formattedCitation":"(Hughes &amp; Un 2011; Green 2020; Phillips &amp; Davy 2021)","plainCitation":"(Hughes &amp; Un 2011; Green 2020; Phillips &amp; Davy 202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id":2901,"uris":["http://zotero.org/users/2170232/items/GEVSXNPE"],"uri":["http://zotero.org/users/2170232/items/GEVSXNPE"],"itemData":{"id":2901,"type":"article-journal","abstract":"In the context of neoliberal financialization, what is the role of debt in agrarian change? To address this question, I combine insights about debt from rural political ecology and development finance scholarship in order to analyze the relationship between changing agroecological practices and household indebtedness in a Cambodian rice- farming village. In the past two decades, Cambodians have borrowed from commercial microfinance institutions at the highest rate per capita of any country in the world. With fewer Cambodians farming, and agricultural production increasingly commodified, researchers have begun to study how the fast growth of Cambodia's microfinance industry contributes to these changes. By building upon the concept of financial landscapes, which highlights the diversity of social and material relations of debt in rural economies, I argue that agrarian change in Cambodia is entangled with rising household debts used to fund both agricultural production and social reproduction. I describe how non-monetary debt obligations underpinned labor-intensive rice agricultural practices in the 1980s and early 1990s, but have since been replaced by monetary debt used to fund household basic needs and commodified agricultural production. To make my argument, I draw upon 20 months of ethnographic research within a farming village in Kampot Province. This article contributes to rural political ecology and development finance scholarship by exploring debt in its diverse material and social forms at a time of deepening financialization, and how these debt relations in turn shape the economic and agroecological contours of contemporary agrarian change.","container-title":"Geoforum","DOI":"10.1016/j.geoforum.2020.02.001","ISSN":"0016-7185","journalAbbreviation":"Geoforum","language":"en","source":"ScienceDirect","title":"Financial landscapes of agrarian change in Cambodia","URL":"https://www.sciencedirect.com/science/article/pii/S0016718520300361","author":[{"family":"Green","given":"W. Nathan"}],"accessed":{"date-parts":[["2021",10,20]]},"issued":{"date-parts":[["2020",2,15]]}}},{"id":2903,"uris":["http://zotero.org/users/2170232/items/JHUW6T38"],"uri":["http://zotero.org/users/2170232/items/JHUW6T38"],"itemData":{"id":2903,"type":"chapter","abstract":"The main purpose of this chapter is to shine a light on transnational ‘neoliberalization’ of civil society. Transformations from authoritarian states to capitalist free-market economies are often linked to democratization, however the lack of welfare state structures and protective levels of regulation create avenues for exploitation. This exists in the growing number of hybridized civil society organizations in Southeast Asia. In order to demonstrate the impact of transnational neoliberalism on civil society, findings from a study about the microfinance sector in Cambodia, where the microfinance industry appeared to be creating serious consequences for Cambodian microfinance borrowers, are reported in this chapter. Based on interviews with workers within NGOs and UN agencies that operated to support people who have been released/freed from trafficking in persons, and those involved in the prevention of irregular migration and trafficking or policy initiatives, the study revealed the creation of highly vulnerable neoliberal subjects. The study also illuminated the impact of a privatized and marketized microfinance industry in Cambodia, thus demonstrating how the ‘neoliberalization’ of civil society’s social enterprise has in fact increased rather than prevented poverty.","container-title":"Transnational Civil Society in Asia","ISBN":"978-1-00-311048-4","note":"number-of-pages: 18","publisher":"Routledge","title":"Transnational neoliberalism in Asian civil society: Microfinance and poverty in Cambodia","title-short":"Transnational neoliberalism in Asian civil society","author":[{"family":"Phillips","given":"Ruth"},{"family":"Davy","given":"Deanna"}],"issued":{"date-parts":[["2021"]]}}}],"schema":"https://github.com/citation-style-language/schema/raw/master/csl-citation.json"} </w:instrText>
      </w:r>
      <w:r w:rsidR="00131C5D">
        <w:fldChar w:fldCharType="separate"/>
      </w:r>
      <w:r w:rsidR="00131C5D" w:rsidRPr="00131C5D">
        <w:rPr>
          <w:rFonts w:ascii="Calibri" w:hAnsi="Calibri" w:cs="Calibri"/>
        </w:rPr>
        <w:t>(Hughes &amp; Un 2011; Green 2020; Phillips &amp; Davy 2021)</w:t>
      </w:r>
      <w:r w:rsidR="00131C5D">
        <w:fldChar w:fldCharType="end"/>
      </w:r>
      <w:r w:rsidR="001D4CBF">
        <w:t xml:space="preserve">. Therefore, it is likely that the development of industrial-scale commercial agriculture will continue. </w:t>
      </w:r>
      <w:r>
        <w:t xml:space="preserve">The process of awarding ELC contracts in Cambodia has been criticised for lacking transparency and for corruption </w:t>
      </w:r>
      <w:r>
        <w:fldChar w:fldCharType="begin"/>
      </w:r>
      <w:r w:rsidR="007739D7">
        <w:instrText xml:space="preserve"> ADDIN ZOTERO_ITEM CSL_CITATION {"citationID":"ZEOqCtHg","properties":{"formattedCitation":"(Vrieze &amp; Kuch 2012; Neef et al. 2013)","plainCitation":"(Vrieze &amp; Kuch 2012; Neef et al. 2013)","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 </w:instrText>
      </w:r>
      <w:r>
        <w:fldChar w:fldCharType="separate"/>
      </w:r>
      <w:r w:rsidR="007739D7" w:rsidRPr="007739D7">
        <w:rPr>
          <w:rFonts w:ascii="Calibri" w:hAnsi="Calibri" w:cs="Calibri"/>
        </w:rPr>
        <w:t>(Vrieze &amp; Kuch 2012; Neef et al. 2013)</w:t>
      </w:r>
      <w:r>
        <w:fldChar w:fldCharType="end"/>
      </w:r>
      <w:r>
        <w:t>, and so it is not always possible to identify who owns a particular concession. Nevertheless, of those identified</w:t>
      </w:r>
      <w:r w:rsidR="00F513EE">
        <w:t xml:space="preserve"> (80% are identifiable)</w:t>
      </w:r>
      <w:r>
        <w:t xml:space="preserve">, 48% were foreign owned </w:t>
      </w:r>
      <w:r>
        <w:fldChar w:fldCharType="begin"/>
      </w:r>
      <w:r w:rsidR="007739D7">
        <w:instrText xml:space="preserve"> ADDIN ZOTERO_ITEM CSL_CITATION {"citationID":"FzYs6DA6","properties":{"formattedCitation":"(Licadho 2019)","plainCitation":"(Licadho 2019)","noteIndex":0},"citationItems":[{"id":2054,"uris":["http://zotero.org/users/2170232/items/4ICGYNM8"],"uri":["http://zotero.org/users/2170232/items/4ICGYNM8"],"itemData":{"id":2054,"type":"map","title":"Economic Land Concessions in Cambodia","URL":"http://www.licadho-cambodia.org","author":[{"family":"Licadho","given":""}],"accessed":{"date-parts":[["2019",9,24]]},"issued":{"date-parts":[["2019"]]}}}],"schema":"https://github.com/citation-style-language/schema/raw/master/csl-citation.json"} </w:instrText>
      </w:r>
      <w:r>
        <w:fldChar w:fldCharType="separate"/>
      </w:r>
      <w:r w:rsidR="007739D7" w:rsidRPr="007739D7">
        <w:rPr>
          <w:rFonts w:ascii="Calibri" w:hAnsi="Calibri" w:cs="Calibri"/>
        </w:rPr>
        <w:t>(Licadho 2019)</w:t>
      </w:r>
      <w:r>
        <w:fldChar w:fldCharType="end"/>
      </w:r>
      <w:r>
        <w:t>. Despite real and perceived benefits of attracting foreign investment and</w:t>
      </w:r>
      <w:r w:rsidR="00A54C9C">
        <w:t xml:space="preserve"> promoting the</w:t>
      </w:r>
      <w:r>
        <w:t xml:space="preserve"> expan</w:t>
      </w:r>
      <w:r w:rsidR="00A54C9C">
        <w:t>sion</w:t>
      </w:r>
      <w:r>
        <w:t xml:space="preserve"> of cash crops</w:t>
      </w:r>
      <w:r w:rsidR="00415058">
        <w:t xml:space="preserve"> </w:t>
      </w:r>
      <w:r w:rsidR="00415058">
        <w:fldChar w:fldCharType="begin"/>
      </w:r>
      <w:r w:rsidR="00D955C9">
        <w:instrText xml:space="preserve"> ADDIN ZOTERO_ITEM CSL_CITATION {"citationID":"IRyuBzHF","properties":{"formattedCitation":"(Li et al. 2018; Taylor et al. 2019)","plainCitation":"(Li et al. 2018; Taylor et al. 2019)","noteIndex":0},"citationItems":[{"id":2910,"uris":["http://zotero.org/users/2170232/items/EKRIK89S"],"uri":["http://zotero.org/users/2170232/items/EKRIK89S"],"itemData":{"id":2910,"type":"article-journal","abstract":"Cash crops have kept expanding at an accelerating rate across the globe during the last decades. It therefore requires elaborate efforts to examine the socioeconomic and ecological consequences of cash crop cultivation. With a case of the Hangzhou region in subtropical China, this paper investigated the dynamic patterns of four cash crop types (tea, fruit, mulberry and nursery) at town level by using aerial photos; and then quantified the subsequent socioeconomic and ecological consequences using spatial regression. In particular, the socioeconomic impacts were examined based on a set of socioeconomic indicators and the ecological consequences were described by ecosystem service values (ESV) and landscape pattern changes. Results indicated that the economic benefits of cash crop cultivation were evident, including raising household income, boosting rural economy, increasing fiscal revenues, and attracting foreign investment. Cash crop cultivation generally yielded positive social impacts (welfare promotion, infrastructure improvement and job creation), but the impacts also varied with crop types. Cash crop cultivation not only increased landscape fragmentation, isolation and irregularity, but also decreased the dominance, connectivity and aggregation of forest and farmland. Specifically, forest was more subjected to tea and fruit expansion, while farmland was more vulnerable to mulberry and nursery expansion. A significant negative relationship was identified between ESV changes and cash crop expansion. It implied that cash crop cultivation would impair the capacity of ecosystems to deliver services. Our study demonstrated an applicable framework to identify the essential indicators for land use policy makers to monitor the socioeconomic and ecological consequences of cash crop cultivation.","container-title":"Land Use Policy","DOI":"10.1016/j.landusepol.2018.04.009","ISSN":"0264-8377","journalAbbreviation":"Land Use Policy","language":"en","page":"46-57","source":"ScienceDirect","title":"Exploring the socioeconomic and ecological consequences of cash crop cultivation for policy implications","volume":"76","author":[{"family":"Li","given":"Jing"},{"family":"Zhang","given":"Zelie"},{"family":"Jin","given":"Xianfeng"},{"family":"Chen","given":"Jiaquan"},{"family":"Zhang","given":"Shaojia"},{"family":"He","given":"Zong"},{"family":"Li","given":"Sheng"},{"family":"He","given":"Zhiming"},{"family":"Zhang","given":"Haipeng"},{"family":"Xiao","given":"He"}],"issued":{"date-parts":[["2018",7,1]]}}},{"id":2914,"uris":["http://zotero.org/users/2170232/items/XPP5Z55A"],"uri":["http://zotero.org/users/2170232/items/XPP5Z55A"],"itemData":{"id":2914,"type":"report","abstract":"A number of studies have examined the direct impacts of cash crop production on producer households. This is the first to quantify the general equilibrium impacts of introducing a new cash crop into a poor isolated economy, including impacts on environmentally sensitive fishing activities. We find that the introduction of oil palm production explains the striking growth in income in Uganda’s Ssese Islands, including large-scale production spillovers to non-palm sectors, as well as a significant reduction in pressure on the Lake Victoria fishery. It appears that oil palm development, via a project that connected a commercial aggregator with small-scale farmers, enabled an economy at a low-level equilibrium to transition to a higher equilibrium state, with positive spillovers across households as well as across production sectors. Econometric evidence confirms results from simulations using an island-wide general equilibrium model parameterized from new micro survey data.","language":"English","publisher":"IFAD","source":"agris.fao.org","title":"Local-economy impacts of cash crop promotion","URL":"https://www.ifad.org/en/web/knowledge/publication/asset/41374221","author":[{"family":"Taylor","given":"J. E."},{"family":"Whitney","given":"E."},{"family":"Zhu","given":"H."}],"accessed":{"date-parts":[["2021",10,20]]},"issued":{"date-parts":[["2019"]]}}}],"schema":"https://github.com/citation-style-language/schema/raw/master/csl-citation.json"} </w:instrText>
      </w:r>
      <w:r w:rsidR="00415058">
        <w:fldChar w:fldCharType="separate"/>
      </w:r>
      <w:r w:rsidR="00D955C9" w:rsidRPr="00D955C9">
        <w:rPr>
          <w:rFonts w:ascii="Calibri" w:hAnsi="Calibri" w:cs="Calibri"/>
        </w:rPr>
        <w:t>(Li et al. 2018; Taylor et al. 2019)</w:t>
      </w:r>
      <w:r w:rsidR="00415058">
        <w:fldChar w:fldCharType="end"/>
      </w:r>
      <w:r>
        <w:t>, there are numerous negative effects on local people and the environment</w:t>
      </w:r>
      <w:r w:rsidR="00050B93">
        <w:t xml:space="preserve"> </w:t>
      </w:r>
      <w:r w:rsidR="00050B93">
        <w:fldChar w:fldCharType="begin"/>
      </w:r>
      <w:r w:rsidR="00A54C9C">
        <w:instrText xml:space="preserve"> ADDIN ZOTERO_ITEM CSL_CITATION {"citationID":"xeG3bkk0","properties":{"formattedCitation":"(Curtis et al. 2018; Zaehringer et al. 2020)","plainCitation":"(Curtis et al. 2018; Zaehringer et al. 2020)","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id":2912,"uris":["http://zotero.org/users/2170232/items/RQKGBK7S"],"uri":["http://zotero.org/users/2170232/items/RQKGBK7S"],"itemData":{"id":2912,"type":"article-journal","abstract":"Tropical forest landscapes are undergoing vast transformations. Myanmar was long an exception to this trend – until recent policy reforms put economic development at the forefront. Under ambiguous land rights, commercial agriculture has spread rapidly, causing an unprecedented loss of biodiversity-rich forest. In south-eastern Myanmar, where land tenure is highly contested due to several decades of conflict, scientific evidence on these complex social-ecological processes is lacking. In the absence of past satellite data, we applied a participatory mapping approach and co-produced annual land use information with local land users between 1990 and 2017 for two case study landscapes. Results show that both landscapes have undergone a land use regime shift from small-scale farmers’ shifting cultivation to plantations of rubber, betel nut, cashew, and oil palm. These changes are likely to have long-term impacts on land users’ livelihoods and the environment. We call for a reconsideration of land governance arrangements and concerted land use planning that respects the rights of local land users and strengthens their role as environmental stewards. Applied with careful facilitation, participatory mapping could be an important tool to engage communities in the highly challenging process of transforming land governance to achieve more sustainable outcomes in this post-conflict context.","container-title":"Ecosystems and People","DOI":"10.1080/26395916.2019.1699164","ISSN":"2639-5908","issue":"1","note":"publisher: Taylor &amp; Francis\n_eprint: https://doi.org/10.1080/26395916.2019.1699164","page":"36-49","source":"Taylor and Francis+NEJM","title":"The cash crop boom in southern Myanmar: tracing land use regime shifts through participatory mapping","title-short":"The cash crop boom in southern Myanmar","volume":"16","author":[{"family":"Zaehringer","given":"Julie G."},{"family":"Lundsgaard-Hansen","given":"Lara"},{"family":"Thein","given":"Tun Tun"},{"family":"Llopis","given":"Jorge C."},{"family":"Tun","given":"Nwe Nwe"},{"family":"Myint","given":"Win"},{"family":"Schneider","given":"Flurina"}],"issued":{"date-parts":[["2020",1,1]]}}}],"schema":"https://github.com/citation-style-language/schema/raw/master/csl-citation.json"} </w:instrText>
      </w:r>
      <w:r w:rsidR="00050B93">
        <w:fldChar w:fldCharType="separate"/>
      </w:r>
      <w:r w:rsidR="00A54C9C" w:rsidRPr="00A54C9C">
        <w:rPr>
          <w:rFonts w:ascii="Calibri" w:hAnsi="Calibri" w:cs="Calibri"/>
        </w:rPr>
        <w:t xml:space="preserve">(Curtis et al. 2018; </w:t>
      </w:r>
      <w:proofErr w:type="spellStart"/>
      <w:r w:rsidR="00A54C9C" w:rsidRPr="00A54C9C">
        <w:rPr>
          <w:rFonts w:ascii="Calibri" w:hAnsi="Calibri" w:cs="Calibri"/>
        </w:rPr>
        <w:t>Zaehringer</w:t>
      </w:r>
      <w:proofErr w:type="spellEnd"/>
      <w:r w:rsidR="00A54C9C" w:rsidRPr="00A54C9C">
        <w:rPr>
          <w:rFonts w:ascii="Calibri" w:hAnsi="Calibri" w:cs="Calibri"/>
        </w:rPr>
        <w:t xml:space="preserve"> et al. 2020)</w:t>
      </w:r>
      <w:r w:rsidR="00050B93">
        <w:fldChar w:fldCharType="end"/>
      </w:r>
      <w:r>
        <w:t xml:space="preserve">. Development of potential agricultural land by investors comes with opportunity costs for local people, who otherwise may have had access to the land, water, and other resources, and could have developed agriculture </w:t>
      </w:r>
      <w:r w:rsidR="00F513EE">
        <w:t xml:space="preserve">themselves </w:t>
      </w:r>
      <w:r>
        <w:t>that would have alleviated poverty more effectively than a</w:t>
      </w:r>
      <w:r w:rsidR="00F513EE">
        <w:t>n externally owned</w:t>
      </w:r>
      <w:r>
        <w:t xml:space="preserve"> commercial agricultural enterprise. </w:t>
      </w:r>
    </w:p>
    <w:p w14:paraId="029DC42A" w14:textId="11CEF49B" w:rsidR="00AD3F12" w:rsidRPr="0089542A" w:rsidRDefault="00AD3F12" w:rsidP="006F2311">
      <w:pPr>
        <w:rPr>
          <w:i/>
          <w:iCs/>
        </w:rPr>
      </w:pPr>
      <w:r w:rsidRPr="0089542A">
        <w:rPr>
          <w:i/>
          <w:iCs/>
        </w:rPr>
        <w:t>Commodity</w:t>
      </w:r>
      <w:r w:rsidR="0089542A" w:rsidRPr="0089542A">
        <w:rPr>
          <w:i/>
          <w:iCs/>
        </w:rPr>
        <w:t xml:space="preserve"> and producer</w:t>
      </w:r>
      <w:r w:rsidRPr="0089542A">
        <w:rPr>
          <w:i/>
          <w:iCs/>
        </w:rPr>
        <w:t xml:space="preserve"> prices</w:t>
      </w:r>
    </w:p>
    <w:p w14:paraId="1B34C37E" w14:textId="26B7F1B4" w:rsidR="00801E63" w:rsidRDefault="006F2311" w:rsidP="006F2311">
      <w:r>
        <w:t xml:space="preserve">Changes in new ELC allocation can be effectively predicted by several key agricultural commodity prices, both on the international market and internally at the </w:t>
      </w:r>
      <w:r w:rsidR="001D4CBF">
        <w:t>scale of the individual producer</w:t>
      </w:r>
      <w:r>
        <w:t>. Rubber, sugar, corn, and rice we all important variables in the models, and increases in the market prices</w:t>
      </w:r>
      <w:r w:rsidR="00F1302E">
        <w:t xml:space="preserve"> and producer prices</w:t>
      </w:r>
      <w:r>
        <w:t xml:space="preserve"> of these commodities can predict increases in the allocation of ELCs. </w:t>
      </w:r>
      <w:r w:rsidR="00801E63">
        <w:t>Economic land concessions in Cambodia are predominantly agro-industrial concessions, and therefore the positive relationships between the price of agricultural commodities and new ELC allocations is not surprising. Rubber and rice are the most valuable market commodities within the variable set</w:t>
      </w:r>
      <w:r w:rsidR="00050B93">
        <w:t xml:space="preserve"> (</w:t>
      </w:r>
      <w:r w:rsidR="00050B93" w:rsidRPr="00050B93">
        <w:rPr>
          <w:highlight w:val="yellow"/>
        </w:rPr>
        <w:t xml:space="preserve">Table </w:t>
      </w:r>
      <w:proofErr w:type="spellStart"/>
      <w:r w:rsidR="00050B93" w:rsidRPr="00050B93">
        <w:rPr>
          <w:highlight w:val="yellow"/>
        </w:rPr>
        <w:t>Sx</w:t>
      </w:r>
      <w:proofErr w:type="spellEnd"/>
      <w:r w:rsidR="00050B93">
        <w:t>)</w:t>
      </w:r>
      <w:r w:rsidR="00801E63">
        <w:t xml:space="preserve">, and we can see this reflected in the model; </w:t>
      </w:r>
      <w:r w:rsidR="001D4CBF">
        <w:t xml:space="preserve">if international rubber prices increase by </w:t>
      </w:r>
      <w:r w:rsidR="00FB65AB">
        <w:t>$1500/ton</w:t>
      </w:r>
      <w:r w:rsidR="00FB65AB">
        <w:t>, the model predicts an additional</w:t>
      </w:r>
      <w:r w:rsidR="00FB65AB">
        <w:t xml:space="preserve"> </w:t>
      </w:r>
      <w:r w:rsidR="001D4CBF">
        <w:t>2</w:t>
      </w:r>
      <w:r w:rsidR="00FB65AB">
        <w:t>9</w:t>
      </w:r>
      <w:r w:rsidR="001D4CBF">
        <w:t xml:space="preserve"> new ELCs </w:t>
      </w:r>
      <w:r w:rsidR="00FB65AB">
        <w:t>the following year, compared with</w:t>
      </w:r>
      <w:r w:rsidR="001D4CBF">
        <w:t xml:space="preserve"> </w:t>
      </w:r>
      <w:r w:rsidR="00FB65AB">
        <w:t xml:space="preserve">an additional 4 if rubber prices do not change. Likewise, when the producer price of rubber decreases in value, very few new ELCs are predicted in the following year, but when prices increase by for example, </w:t>
      </w:r>
      <w:r w:rsidR="00FB65AB">
        <w:t>$30/ton</w:t>
      </w:r>
      <w:r w:rsidR="00FB65AB">
        <w:t xml:space="preserve">, in the following year 12 new ELCs are predicted. </w:t>
      </w:r>
      <w:r w:rsidR="00F1302E">
        <w:t xml:space="preserve">This suggests that producers are highly influenced by sale prices of commodities, particularly of high value products such as rubber, and that they will act quickly when there is the potential for financial gain. </w:t>
      </w:r>
      <w:r w:rsidR="00801E63">
        <w:t xml:space="preserve">Similarly, if there is no change in the market price of rice between two given years, then approximately 5 new ELCs are predicted. If the market value increases by $300/ton then in year </w:t>
      </w:r>
      <w:r w:rsidR="00801E63">
        <w:rPr>
          <w:i/>
          <w:iCs/>
        </w:rPr>
        <w:t>t+1</w:t>
      </w:r>
      <w:r w:rsidR="00801E63">
        <w:t xml:space="preserve"> approximately 80 new ELCs are predicted. Interestingly the effect of changes in sugar price were weak when there was no time lag, but the effect was stronger when both a one-year and two-year time lag were introduced.</w:t>
      </w:r>
    </w:p>
    <w:p w14:paraId="3553016D" w14:textId="0762C7F5" w:rsidR="00050B93" w:rsidRDefault="00F1302E" w:rsidP="006F2311">
      <w:r>
        <w:lastRenderedPageBreak/>
        <w:t>T</w:t>
      </w:r>
      <w:r w:rsidR="006F2311">
        <w:t>he differences in the effects of commodity and producer prices on ELC allocation at different time lags</w:t>
      </w:r>
      <w:r>
        <w:t xml:space="preserve"> is interesting</w:t>
      </w:r>
      <w:r w:rsidR="006F2311">
        <w:t>,</w:t>
      </w:r>
      <w:r>
        <w:t xml:space="preserve"> as it</w:t>
      </w:r>
      <w:r w:rsidR="006F2311">
        <w:t xml:space="preserve"> suggest</w:t>
      </w:r>
      <w:r>
        <w:t>s</w:t>
      </w:r>
      <w:r w:rsidR="006F2311">
        <w:t xml:space="preserve"> that either investors will delay investing in a new crop for up to two years after the prices increase, or that the process of purchasing land and establishing an ELC venture can in some cases be a slow process. International market forces are known to drive LUC</w:t>
      </w:r>
      <w:r w:rsidR="00D90A79">
        <w:t xml:space="preserve"> in Cambodia </w:t>
      </w:r>
      <w:r w:rsidR="00C16DA9">
        <w:fldChar w:fldCharType="begin"/>
      </w:r>
      <w:r w:rsidR="00C16DA9">
        <w:instrText xml:space="preserve"> ADDIN ZOTERO_ITEM CSL_CITATION {"citationID":"n8dQr1yr","properties":{"formattedCitation":"(Grogan et al. 2019)","plainCitation":"(Grogan et al. 2019)","noteIndex":0},"citationItems":[{"id":2891,"uris":["http://zotero.org/users/2170232/items/Y4LY68EV"],"uri":["http://zotero.org/users/2170232/items/Y4LY68EV"],"itemData":{"id":2891,"type":"article-journal","abstract":"Tropical forests continue to undergo a rapid transformation. The expansion of rubber tree (Hevea brasiliensis) plantations has been reported as a major driver of forest loss, linked to a boom in market demand. Distant commodity markets have spurred a surge of large-scale economic land concessions granted throughout tropical Southeast Asia. Using satellite imagery, we show the impact of rubber tree plantations on Cambodian forest cover and analyse how annual forest-to-rubber conversion rates relate to global rubber prices from 2001 to 2015. We found that 23.5 ± 1.8% of national forest cover was cleared in this period, with 23.2 ± 3.6% of cleared forest converted to rubber plantations. Annual forest-to-rubber conversion rates closely correlated with global rubber prices, with a time lag of 8–9 months (Pearson’s r = 0.93). Our results reveal a strong link between global commodity markets and tropical forest loss, particularly in countries with land policies geared towards rapid development.","container-title":"Nature Plants","DOI":"10.1038/s41477-018-0325-4","ISSN":"2055-0278","issue":"1","language":"en","note":"Bandiera_abtest: a\nCg_type: Nature Research Journals\nnumber: 1\nPrimary_atype: Research\npublisher: Nature Publishing Group\nSubject_term: Climate-change mitigation;Climate-change policy;Environmental economics;Forestry;Tropical ecology\nSubject_term_id: climate-change-mitigation;climate-change-policy;environmental-economics;forestry;tropical-ecology","page":"47-53","source":"www.nature.com","title":"Unravelling the link between global rubber price and tropical deforestation in Cambodia","volume":"5","author":[{"family":"Grogan","given":"Kenneth"},{"family":"Pflugmacher","given":"Dirk"},{"family":"Hostert","given":"Patrick"},{"family":"Mertz","given":"Ole"},{"family":"Fensholt","given":"Rasmus"}],"issued":{"date-parts":[["2019",1]]}}}],"schema":"https://github.com/citation-style-language/schema/raw/master/csl-citation.json"} </w:instrText>
      </w:r>
      <w:r w:rsidR="00C16DA9">
        <w:fldChar w:fldCharType="separate"/>
      </w:r>
      <w:r w:rsidR="00C16DA9" w:rsidRPr="00C16DA9">
        <w:rPr>
          <w:rFonts w:ascii="Calibri" w:hAnsi="Calibri" w:cs="Calibri"/>
        </w:rPr>
        <w:t>(Grogan et al. 2019)</w:t>
      </w:r>
      <w:r w:rsidR="00C16DA9">
        <w:fldChar w:fldCharType="end"/>
      </w:r>
      <w:r w:rsidR="006F2311">
        <w:t xml:space="preserve">, and globally, land conversion for commodity production is the single largest driver of deforestation </w:t>
      </w:r>
      <w:r w:rsidR="006F2311">
        <w:fldChar w:fldCharType="begin"/>
      </w:r>
      <w:r w:rsidR="007739D7">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rsidR="006F2311">
        <w:fldChar w:fldCharType="separate"/>
      </w:r>
      <w:r w:rsidR="007739D7" w:rsidRPr="007739D7">
        <w:rPr>
          <w:rFonts w:ascii="Calibri" w:hAnsi="Calibri" w:cs="Calibri"/>
        </w:rPr>
        <w:t>(Curtis et al. 2018)</w:t>
      </w:r>
      <w:r w:rsidR="006F2311">
        <w:fldChar w:fldCharType="end"/>
      </w:r>
      <w:r w:rsidR="006F2311">
        <w:t xml:space="preserve">. </w:t>
      </w:r>
      <w:commentRangeStart w:id="19"/>
      <w:commentRangeStart w:id="20"/>
      <w:r w:rsidR="006F2311">
        <w:fldChar w:fldCharType="begin"/>
      </w:r>
      <w:r w:rsidR="006F2311">
        <w:instrText xml:space="preserve"> ADDIN ZOTERO_ITEM CSL_CITATION {"citationID":"CwlwQmVP","properties":{"formattedCitation":"(Grogan et al., 2015)","plainCitation":"(Grogan et al., 2015)","dontUpdate":true,"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rsidR="006F2311">
        <w:fldChar w:fldCharType="separate"/>
      </w:r>
      <w:r w:rsidR="006F2311" w:rsidRPr="00C00A42">
        <w:rPr>
          <w:rFonts w:ascii="Calibri" w:hAnsi="Calibri" w:cs="Calibri"/>
        </w:rPr>
        <w:t xml:space="preserve">Grogan et al </w:t>
      </w:r>
      <w:r w:rsidR="006F2311">
        <w:rPr>
          <w:rFonts w:ascii="Calibri" w:hAnsi="Calibri" w:cs="Calibri"/>
        </w:rPr>
        <w:t>(</w:t>
      </w:r>
      <w:r w:rsidR="006F2311" w:rsidRPr="00C00A42">
        <w:rPr>
          <w:rFonts w:ascii="Calibri" w:hAnsi="Calibri" w:cs="Calibri"/>
        </w:rPr>
        <w:t>2015)</w:t>
      </w:r>
      <w:r w:rsidR="006F2311">
        <w:fldChar w:fldCharType="end"/>
      </w:r>
      <w:r w:rsidR="006F2311">
        <w:t xml:space="preserve"> provide an empirical example of how the international market price of rubber can drive deforestation in frontier areas of Cambodia and Vietnam</w:t>
      </w:r>
      <w:commentRangeEnd w:id="19"/>
      <w:r w:rsidR="006F2311">
        <w:rPr>
          <w:rStyle w:val="CommentReference"/>
        </w:rPr>
        <w:commentReference w:id="19"/>
      </w:r>
      <w:commentRangeEnd w:id="20"/>
      <w:r w:rsidR="001E2F1B">
        <w:rPr>
          <w:rStyle w:val="CommentReference"/>
        </w:rPr>
        <w:commentReference w:id="20"/>
      </w:r>
      <w:r w:rsidR="006F2311">
        <w:t>.</w:t>
      </w:r>
      <w:r w:rsidR="000E32E5">
        <w:t xml:space="preserve"> Our study reinforces this link between commodity and producer prices of key agricultural products and development activities which reduce forest cover.</w:t>
      </w:r>
      <w:r w:rsidR="006F2311">
        <w:t xml:space="preserve"> </w:t>
      </w:r>
    </w:p>
    <w:p w14:paraId="41414D33" w14:textId="3035C5AA" w:rsidR="00050B93" w:rsidRPr="00050B93" w:rsidRDefault="00050B93" w:rsidP="006F2311">
      <w:pPr>
        <w:rPr>
          <w:b/>
          <w:bCs/>
          <w:i/>
          <w:iCs/>
        </w:rPr>
      </w:pPr>
      <w:r>
        <w:rPr>
          <w:b/>
          <w:bCs/>
          <w:i/>
          <w:iCs/>
        </w:rPr>
        <w:t xml:space="preserve">Conclusions </w:t>
      </w:r>
    </w:p>
    <w:p w14:paraId="6486437E" w14:textId="141E1569" w:rsidR="008E0F3D" w:rsidRDefault="00316ABA" w:rsidP="006F2311">
      <w:r>
        <w:t>Cambodia’s post-war economic recovery has been remarkably swi</w:t>
      </w:r>
      <w:r w:rsidR="00822264">
        <w:t xml:space="preserve">ft, boasting growth rates greater than any other Asian country excluding China </w:t>
      </w:r>
      <w:r w:rsidR="00822264">
        <w:fldChar w:fldCharType="begin"/>
      </w:r>
      <w:r w:rsidR="00822264">
        <w:instrText xml:space="preserve"> ADDIN ZOTERO_ITEM CSL_CITATION {"citationID":"gFvHPy2T","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rsidR="00822264">
        <w:fldChar w:fldCharType="separate"/>
      </w:r>
      <w:r w:rsidR="00822264" w:rsidRPr="00822264">
        <w:rPr>
          <w:rFonts w:ascii="Calibri" w:hAnsi="Calibri" w:cs="Calibri"/>
        </w:rPr>
        <w:t>(Solcomb 2010)</w:t>
      </w:r>
      <w:r w:rsidR="00822264">
        <w:fldChar w:fldCharType="end"/>
      </w:r>
      <w:r w:rsidR="00822264">
        <w:t xml:space="preserve">. On one hand this has benefited the Cambodian people through poverty reduction and improved access to services </w:t>
      </w:r>
      <w:r w:rsidR="00822264">
        <w:fldChar w:fldCharType="begin"/>
      </w:r>
      <w:r w:rsidR="00822264">
        <w:instrText xml:space="preserve"> ADDIN ZOTERO_ITEM CSL_CITATION {"citationID":"xEpxrEoO","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822264">
        <w:fldChar w:fldCharType="separate"/>
      </w:r>
      <w:r w:rsidR="00822264" w:rsidRPr="00822264">
        <w:rPr>
          <w:rFonts w:ascii="Calibri" w:hAnsi="Calibri" w:cs="Calibri"/>
        </w:rPr>
        <w:t>(World Bank 2014)</w:t>
      </w:r>
      <w:r w:rsidR="00822264">
        <w:fldChar w:fldCharType="end"/>
      </w:r>
      <w:r w:rsidR="00822264">
        <w:t xml:space="preserve">, yet on the other hand much of this economic growth has been built upon natural resource exploitation </w:t>
      </w:r>
      <w:r w:rsidR="00822264">
        <w:fldChar w:fldCharType="begin"/>
      </w:r>
      <w:r w:rsidR="006E1ED5">
        <w:instrText xml:space="preserve"> ADDIN ZOTERO_ITEM CSL_CITATION {"citationID":"soau9CXL","properties":{"formattedCitation":"(Davis et al. 2015; Eliste &amp; Zorya 2015)","plainCitation":"(Davis et al. 2015; Eliste &amp; Zorya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822264">
        <w:fldChar w:fldCharType="separate"/>
      </w:r>
      <w:r w:rsidR="006E1ED5" w:rsidRPr="006E1ED5">
        <w:rPr>
          <w:rFonts w:ascii="Calibri" w:hAnsi="Calibri" w:cs="Calibri"/>
        </w:rPr>
        <w:t>(Davis et al. 2015; Eliste &amp; Zorya 2015)</w:t>
      </w:r>
      <w:r w:rsidR="00822264">
        <w:fldChar w:fldCharType="end"/>
      </w:r>
      <w:r w:rsidR="006E1ED5">
        <w:t xml:space="preserve"> which has had negative effects on protected areas, forests, and local people </w:t>
      </w:r>
      <w:r w:rsidR="006E1ED5">
        <w:fldChar w:fldCharType="begin"/>
      </w:r>
      <w:r w:rsidR="006E1ED5">
        <w:instrText xml:space="preserve"> ADDIN ZOTERO_ITEM CSL_CITATION {"citationID":"3mZmTFHj","properties":{"formattedCitation":"(Vrieze &amp; Kuch 2012; Global Witness 2013; Watson et al. 2014)","plainCitation":"(Vrieze &amp; Kuch 2012; Global Witness 2013; Watson et al. 2014)","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rsidR="006E1ED5">
        <w:fldChar w:fldCharType="separate"/>
      </w:r>
      <w:r w:rsidR="006E1ED5" w:rsidRPr="006E1ED5">
        <w:rPr>
          <w:rFonts w:ascii="Calibri" w:hAnsi="Calibri" w:cs="Calibri"/>
        </w:rPr>
        <w:t>(Vrieze &amp; Kuch 2012; Global Witness 2013; Watson et al. 2014)</w:t>
      </w:r>
      <w:r w:rsidR="006E1ED5">
        <w:fldChar w:fldCharType="end"/>
      </w:r>
      <w:r w:rsidR="006E1ED5">
        <w:t>. Economic land concessions have proved a popular mechanism with which to direct foreign investment, expand industrial-scale commercial agriculture, and boost economic activity, yet have also been a key driver in deforestation. H</w:t>
      </w:r>
      <w:r w:rsidR="006E1ED5" w:rsidRPr="006E1ED5">
        <w:t xml:space="preserve">igh rates of deforestation, in the context of Cambodia’s economic status and the rural population’s reliance on natural resources </w:t>
      </w:r>
      <w:r w:rsidR="006E1ED5" w:rsidRPr="006E1ED5">
        <w:fldChar w:fldCharType="begin"/>
      </w:r>
      <w:r w:rsidR="00FE1CFD">
        <w:instrText xml:space="preserve"> ADDIN ZOTERO_ITEM CSL_CITATION {"citationID":"KJycbkPj","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6E1ED5" w:rsidRPr="006E1ED5">
        <w:fldChar w:fldCharType="separate"/>
      </w:r>
      <w:r w:rsidR="00FE1CFD" w:rsidRPr="00FE1CFD">
        <w:rPr>
          <w:rFonts w:ascii="Calibri" w:hAnsi="Calibri" w:cs="Calibri"/>
        </w:rPr>
        <w:t>(Nguyen et al. 2015)</w:t>
      </w:r>
      <w:r w:rsidR="006E1ED5" w:rsidRPr="006E1ED5">
        <w:fldChar w:fldCharType="end"/>
      </w:r>
      <w:r w:rsidR="006E1ED5" w:rsidRPr="006E1ED5">
        <w:t>, suggests that the country is on the increasing</w:t>
      </w:r>
      <w:r w:rsidR="00FE1CFD">
        <w:t xml:space="preserve"> deforestation</w:t>
      </w:r>
      <w:r w:rsidR="006E1ED5" w:rsidRPr="006E1ED5">
        <w:t xml:space="preserve"> trajectory of the Environmental </w:t>
      </w:r>
      <w:proofErr w:type="spellStart"/>
      <w:r w:rsidR="006E1ED5" w:rsidRPr="006E1ED5">
        <w:t>Kuznet’s</w:t>
      </w:r>
      <w:proofErr w:type="spellEnd"/>
      <w:r w:rsidR="006E1ED5" w:rsidRPr="006E1ED5">
        <w:t xml:space="preserve"> Curve</w:t>
      </w:r>
      <w:r w:rsidR="00FE1CFD">
        <w:t xml:space="preserve"> (</w:t>
      </w:r>
      <w:r w:rsidR="00FE1CFD">
        <w:fldChar w:fldCharType="begin"/>
      </w:r>
      <w:r w:rsidR="0036712C">
        <w:instrText xml:space="preserve"> ADDIN ZOTERO_ITEM CSL_CITATION {"citationID":"bgRulRm2","properties":{"formattedCitation":"(Bhattarai &amp; Hammig 2004)","plainCitation":"(Bhattarai &amp; Hammig 2004)","dontUpdate":true,"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FE1CFD">
        <w:fldChar w:fldCharType="separate"/>
      </w:r>
      <w:r w:rsidR="00FE1CFD" w:rsidRPr="00FE1CFD">
        <w:rPr>
          <w:rFonts w:ascii="Calibri" w:hAnsi="Calibri" w:cs="Calibri"/>
        </w:rPr>
        <w:t>Bhattarai &amp; Hammig 2004)</w:t>
      </w:r>
      <w:r w:rsidR="00FE1CFD">
        <w:fldChar w:fldCharType="end"/>
      </w:r>
      <w:r w:rsidR="006E1ED5" w:rsidRPr="006E1ED5">
        <w:t xml:space="preserve">, whereby national economic development is improved at the expense of forest cover </w:t>
      </w:r>
      <w:r w:rsidR="006E1ED5" w:rsidRPr="006E1ED5">
        <w:fldChar w:fldCharType="begin"/>
      </w:r>
      <w:r w:rsidR="00FE1CFD">
        <w:instrText xml:space="preserve"> ADDIN ZOTERO_ITEM CSL_CITATION {"citationID":"5w1othVf","properties":{"formattedCitation":"(Stern 2004)","plainCitation":"(Stern 2004)","noteIndex":0},"citationItems":[{"id":2756,"uris":["http://zotero.org/users/2170232/items/Y74YDBYE"],"uri":["http://zotero.org/users/2170232/items/Y74YDBYE"],"itemData":{"id":2756,"type":"article-journal","abstract":"This paper presents a critical history of the environmental Kuznets curve (EKC). The EKC proposes that indicators of environmental degradation first rise, and then fall with increasing income per capita. Recent evidence shows however, that developing countries are addressing environmental issues, sometimes adopting developed country standards with a short time lag and sometimes performing better than some wealthy countries, and that the EKC results have a very flimsy statistical foundation. A new generation of decomposition and efficient frontier models can help disentangle the true relations between development and the environment and may lead to the demise of the classic EKC.","container-title":"World Development","DOI":"10.1016/j.worlddev.2004.03.004","ISSN":"0305-750X","issue":"8","journalAbbreviation":"World Development","language":"en","page":"1419-1439","source":"ScienceDirect","title":"The Rise and Fall of the Environmental Kuznets Curve","volume":"32","author":[{"family":"Stern","given":"David I"}],"issued":{"date-parts":[["2004",8,1]]}}}],"schema":"https://github.com/citation-style-language/schema/raw/master/csl-citation.json"} </w:instrText>
      </w:r>
      <w:r w:rsidR="006E1ED5" w:rsidRPr="006E1ED5">
        <w:fldChar w:fldCharType="separate"/>
      </w:r>
      <w:r w:rsidR="00FE1CFD" w:rsidRPr="00FE1CFD">
        <w:rPr>
          <w:rFonts w:ascii="Calibri" w:hAnsi="Calibri" w:cs="Calibri"/>
        </w:rPr>
        <w:t>(Stern 2004)</w:t>
      </w:r>
      <w:r w:rsidR="006E1ED5" w:rsidRPr="006E1ED5">
        <w:fldChar w:fldCharType="end"/>
      </w:r>
      <w:r w:rsidR="006E1ED5" w:rsidRPr="006E1ED5">
        <w:t xml:space="preserve">. </w:t>
      </w:r>
      <w:r w:rsidR="0093383C">
        <w:t>To</w:t>
      </w:r>
      <w:r w:rsidR="00A8102F">
        <w:t xml:space="preserve"> eliminate forest loss, and begin moving towards possible afforestation, Cambodia will need to experience a forest transition. </w:t>
      </w:r>
    </w:p>
    <w:p w14:paraId="793DAE13" w14:textId="414ED87A" w:rsidR="00050B93" w:rsidRDefault="008E0F3D" w:rsidP="00BF6BF7">
      <w:r>
        <w:t xml:space="preserve">Perhaps the most relevant case study to compare with Cambodia is that of its neighbour Vietnam, which underwent a forest transition in the 1990s, and over the </w:t>
      </w:r>
      <w:r w:rsidR="00CD4BBD">
        <w:t>next</w:t>
      </w:r>
      <w:r>
        <w:t xml:space="preserve"> two decades national forest cover</w:t>
      </w:r>
      <w:r w:rsidR="00CD4BBD">
        <w:t xml:space="preserve"> increased</w:t>
      </w:r>
      <w:r>
        <w:t xml:space="preserve"> </w:t>
      </w:r>
      <w:r>
        <w:fldChar w:fldCharType="begin"/>
      </w:r>
      <w:r>
        <w:instrText xml:space="preserve"> ADDIN ZOTERO_ITEM CSL_CITATION {"citationID":"LqBGD9Ms","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fldChar w:fldCharType="separate"/>
      </w:r>
      <w:r w:rsidRPr="008E0F3D">
        <w:rPr>
          <w:rFonts w:ascii="Calibri" w:hAnsi="Calibri" w:cs="Calibri"/>
        </w:rPr>
        <w:t>(Meyfroidt &amp; Lambin 2008)</w:t>
      </w:r>
      <w:r>
        <w:fldChar w:fldCharType="end"/>
      </w:r>
      <w:r>
        <w:t xml:space="preserve">. </w:t>
      </w:r>
      <w:r w:rsidR="00E64AFA">
        <w:t xml:space="preserve">Vietnam’s forest transition was driven by a combination of factors including land scarcity due to increasing human populations, reductions in hillside cultivation owing to land degradation and land use policies, increased productivity in existing agricultural lands, government policies that promoted smallholder forestry, increased demand for timber, and a scarcity of forest products that provided incentives for reforestation </w:t>
      </w:r>
      <w:r w:rsidR="00E64AFA">
        <w:fldChar w:fldCharType="begin"/>
      </w:r>
      <w:r w:rsidR="00C16DA9">
        <w:instrText xml:space="preserve"> ADDIN ZOTERO_ITEM CSL_CITATION {"citationID":"RGxpSC1u","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E64AFA">
        <w:fldChar w:fldCharType="separate"/>
      </w:r>
      <w:r w:rsidR="00E64AFA" w:rsidRPr="008E0F3D">
        <w:rPr>
          <w:rFonts w:ascii="Calibri" w:hAnsi="Calibri" w:cs="Calibri"/>
        </w:rPr>
        <w:t>(Meyfroidt &amp; Lambin 2008)</w:t>
      </w:r>
      <w:r w:rsidR="00E64AFA">
        <w:fldChar w:fldCharType="end"/>
      </w:r>
      <w:r w:rsidR="00E64AFA">
        <w:t xml:space="preserve">. </w:t>
      </w:r>
      <w:r w:rsidR="00E23AF3">
        <w:t xml:space="preserve">Recent studies have highlighted Cambodia’s readiness for a forest transition; all of the necessary econometric milestones have been reached including strongly worded government policies and laws, the promotion and expansion of tourism, integration into global markets for capital, commodities, and labour, and prevalent international conservation ideologies, yet deforestation rates are not decreasing </w:t>
      </w:r>
      <w:r w:rsidR="00E23AF3">
        <w:fldChar w:fldCharType="begin"/>
      </w:r>
      <w:r w:rsidR="00E23AF3">
        <w:instrText xml:space="preserve"> ADDIN ZOTERO_ITEM CSL_CITATION {"citationID":"0RJ11nKw","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E23AF3">
        <w:fldChar w:fldCharType="separate"/>
      </w:r>
      <w:r w:rsidR="00E23AF3" w:rsidRPr="00E23AF3">
        <w:rPr>
          <w:rFonts w:ascii="Calibri" w:hAnsi="Calibri" w:cs="Calibri"/>
        </w:rPr>
        <w:t>(Riggs et al. 2018)</w:t>
      </w:r>
      <w:r w:rsidR="00E23AF3">
        <w:fldChar w:fldCharType="end"/>
      </w:r>
      <w:r w:rsidR="00E23AF3">
        <w:t xml:space="preserve">. </w:t>
      </w:r>
      <w:r w:rsidR="00CD4BBD">
        <w:t>C</w:t>
      </w:r>
      <w:r w:rsidR="00BF6BF7">
        <w:t>ase studies of</w:t>
      </w:r>
      <w:r w:rsidR="00CD4BBD">
        <w:t xml:space="preserve"> other</w:t>
      </w:r>
      <w:r w:rsidR="00BF6BF7">
        <w:t xml:space="preserve"> Asian countries that have gone through forest transitions</w:t>
      </w:r>
      <w:r w:rsidR="007760EE">
        <w:t>, including Vietnam,</w:t>
      </w:r>
      <w:r w:rsidR="00BF6BF7">
        <w:t xml:space="preserve"> have highlighted the need for at least one element of effective governance</w:t>
      </w:r>
      <w:r w:rsidR="00C3282B">
        <w:t xml:space="preserve"> </w:t>
      </w:r>
      <w:r w:rsidR="00C3282B">
        <w:fldChar w:fldCharType="begin"/>
      </w:r>
      <w:r w:rsidR="00C95BE8">
        <w:instrText xml:space="preserve"> ADDIN ZOTERO_ITEM CSL_CITATION {"citationID":"EJiphXO8","properties":{"formattedCitation":"(Clement et al. 2009; Bhattacharya et al. 2010; He et al. 2014)","plainCitation":"(Clement et al. 2009; Bhattacharya et al. 2010; He et al. 2014)","noteIndex":0},"citationItems":[{"id":2906,"uris":["http://zotero.org/users/2170232/items/2IP7689X"],"uri":["http://zotero.org/users/2170232/items/2IP7689X"],"itemData":{"id":2906,"type":"article-journal","abstract":"This article identifies drivers of forest transition in a province of Northern Vietnam between 1993 and 2000 by applying geographically weighted regression (GWR) analysis to remotely sensed and statistical data. The regression model highlighted the spatial variation of the relationship between the percentage of land afforested and its proximate causes. Factors identified as having a major impact on afforestation are: the presence or proximity of a wood-processing industry, the distance to highways, and land allocation to households. Whereas the two former variables are in most areas of the province positively correlated with afforestation, an unexpected negative correlation was observed for the latter. The analysis of these results, supported by an in-depth knowledge of the area and of the political context, leads to the conclusion that, during the time period considered, afforestation was largely driven by state organisations on protected state-owned land, and forestry was not a significant component of household economic activities.","container-title":"Applied Geography","DOI":"10.1016/j.apgeog.2009.01.003","ISSN":"0143-6228","issue":"4","journalAbbreviation":"Applied Geography","language":"en","page":"561-576","source":"ScienceDirect","title":"Drivers of afforestation in Northern Vietnam: Assessing local variations using geographically weighted regression","title-short":"Drivers of afforestation in Northern Vietnam","volume":"29","author":[{"family":"Clement","given":"Floriane"},{"family":"Orange","given":"Didier"},{"family":"Williams","given":"Meredith"},{"family":"Mulley","given":"Corinne"},{"family":"Epprecht","given":"Michael"}],"issued":{"date-parts":[["2009",12,1]]}}},{"id":2904,"uris":["http://zotero.org/users/2170232/items/8UIGWD3F"],"uri":["http://zotero.org/users/2170232/items/8UIGWD3F"],"itemData":{"id":2904,"type":"article-journal","abstract":"Joint Forest Management (JFM), embracing the philosophy of forest conservation and livelihood improvement through cooperation between state and civil society, has emerged over the past decades both as a specific paradigm of forest governance in India and as India's largest community forestry program. The JFM program, evolved during early 1970s covering a few forest villages as a model for reversing the trend of degraded forest ecosystem through the active protection by local villagers. The JFM program is implemented currently by 106,482 Joint Forest Management Committees (JFMC) and it covers 22 million ha of forests spread across 28 constituent states of India and union territories. JFM emerged against a backdrop of two centuries of centralised bureaucratic control over forest management in India. Centralized control during the 19th and 20th centuries failed either to conserve resources or to contribute substantially to the well-being of local populations. However, inconsistent persuasions from decentralization policies in India under present forest policy (1988) have prompted people to analyse the theoretical basis for accepting that decentralization would bring improvements in forest ecosystem management. Still others have contested the de facto rationale for decentralization (i.e., improved forest management) and have suggested that decentralization may be a manipulation by elites to serve their own interests or to shift power, for example from national to international agencies that have funded decentralization. Thirty years from its inception, there are now concerns for the recent effectiveness of JFM (over the past 20 years) because it is a group action that is getting old and is perhaps losing some of its pioneering drive and innovativeness. Although JFM has been administered nationally, decisions on implementation detail have been left to the individual states, resulting in different strategies. The long history of JFM has also provided scope for experiences with it to change over time as well as between places. Given the range of experiences with and perceptions of JFM, as well as the importance of the objectives JFM ostensibly serves, the time is ripe therefore for a retrospective evaluation to take stock of its actual achievements, its status and ways forward. The current paper seeks to provide such a review and analysis. The paper highlights design and implementation issues related to government resolutions, benefits-sharing and forest offences. It also assesses the critical design factors and key drivers responsible for institutional reforms. The paper evaluates impacts of protection on forest productivity and on the livelihoods of local communities. It highlights that the JFM program, by virtue of the diversity of its implementation, provides an ideal laboratory for exploring why similar reforms can lead to different outcomes. The paper argued that though there are supporting government policy and guideline and massive fund support, why there has been a low down of enthusiasm for JFM in the last two decades. From experiences, it suggests strategies for its revival and JFM can further contribute effective toward forest conservation and enhanced livelihood opportunities in the future.","container-title":"Resources, Conservation and Recycling","DOI":"10.1016/j.resconrec.2009.10.003","ISSN":"0921-3449","issue":"8","journalAbbreviation":"Resources, Conservation and Recycling","language":"en","page":"469-480","source":"ScienceDirect","title":"Joint forest management in India: Experiences of two decades","title-short":"Joint forest management in India","volume":"54","author":[{"family":"Bhattacharya","given":"Prodyut"},{"family":"Pradhan","given":"Lolita"},{"family":"Yadav","given":"Ganesh"}],"issued":{"date-parts":[["2010",6,1]]}}},{"id":2908,"uris":["http://zotero.org/users/2170232/items/GI3GI4ET"],"uri":["http://zotero.org/users/2170232/items/GI3GI4ET"],"itemData":{"id":2908,"type":"article-journal","abstract":"China has experienced extensive forest transition, from net deforestation to net forestation. Existing theories have highlighted economic growth, the intensification of agriculture and forest scarcity as the pathways of this transition, and studies, in particular from China, have also highlighted the contribution of a huge state afforestation program and the improved implementation and enforcement of forest protection policy and law. However, few studies have paid attention to local dynamics to provide a contextualized understanding of how forest transition has taken place at the local level and the significance of local factors in this change. This paper examines forest transition pathways in two villages in China. We consider the historical perspective and compare their local dynamics and variations to reach an understanding of the process of forest recovery at the local level. The results show that state forestry policies, including afforestation policy and tenure reform, arguably contribute to forest increase, while local processes including livelihood change and institutional factors play a key role in driving and shaping forest transition. We argue that there is a need for local-level studies and recommend including local institutions in forest transition analysis, contextualizing the socio-ecological interactions within the broader concept of political economy.","container-title":"Forests","DOI":"10.3390/f5020214","issue":"2","language":"en","note":"number: 2\npublisher: Multidisciplinary Digital Publishing Institute","page":"214-233","source":"www.mdpi.com","title":"Local Dynamics Driving Forest Transition: Insights from Upland Villages in Southwest China","title-short":"Local Dynamics Driving Forest Transition","volume":"5","author":[{"family":"He","given":"Jun"},{"family":"Lang","given":"Rong"},{"family":"Xu","given":"Jianchu"}],"issued":{"date-parts":[["2014",2]]}}}],"schema":"https://github.com/citation-style-language/schema/raw/master/csl-citation.json"} </w:instrText>
      </w:r>
      <w:r w:rsidR="00C3282B">
        <w:fldChar w:fldCharType="separate"/>
      </w:r>
      <w:r w:rsidR="00C95BE8" w:rsidRPr="00C95BE8">
        <w:rPr>
          <w:rFonts w:ascii="Calibri" w:hAnsi="Calibri" w:cs="Calibri"/>
        </w:rPr>
        <w:t>(Clement et al. 2009; Bhattacharya et al. 2010; He et al. 2014)</w:t>
      </w:r>
      <w:r w:rsidR="00C3282B">
        <w:fldChar w:fldCharType="end"/>
      </w:r>
      <w:r w:rsidR="00BF6BF7" w:rsidRPr="00BF6BF7">
        <w:t>.</w:t>
      </w:r>
      <w:r w:rsidR="00BF6BF7">
        <w:t xml:space="preserve"> </w:t>
      </w:r>
      <w:r w:rsidR="007760EE">
        <w:t xml:space="preserve">Governance failures at all levels in Cambodia </w:t>
      </w:r>
      <w:r w:rsidR="00C3282B">
        <w:t>are</w:t>
      </w:r>
      <w:r w:rsidR="007760EE">
        <w:t xml:space="preserve"> likely hindering progress towards more sustainable forest management and ultimately a forest transition </w:t>
      </w:r>
      <w:r w:rsidR="007760EE">
        <w:fldChar w:fldCharType="begin"/>
      </w:r>
      <w:r w:rsidR="007760EE">
        <w:instrText xml:space="preserve"> ADDIN ZOTERO_ITEM CSL_CITATION {"citationID":"eSkdnFdw","properties":{"formattedCitation":"(Milne &amp; Mahanty 2015; Riggs et al. 2018)","plainCitation":"(Milne &amp; Mahanty 2015; Riggs et al. 2018)","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7760EE">
        <w:fldChar w:fldCharType="separate"/>
      </w:r>
      <w:r w:rsidR="007760EE" w:rsidRPr="007760EE">
        <w:rPr>
          <w:rFonts w:ascii="Calibri" w:hAnsi="Calibri" w:cs="Calibri"/>
        </w:rPr>
        <w:t>(Milne &amp; Mahanty 2015; Riggs et al. 2018)</w:t>
      </w:r>
      <w:r w:rsidR="007760EE">
        <w:fldChar w:fldCharType="end"/>
      </w:r>
      <w:r w:rsidR="007760EE">
        <w:t xml:space="preserve">. </w:t>
      </w:r>
    </w:p>
    <w:p w14:paraId="728E4EED" w14:textId="0B8BA0BC" w:rsidR="006F2311" w:rsidRDefault="006F2311" w:rsidP="006F2311">
      <w:r>
        <w:t xml:space="preserve">Understanding which </w:t>
      </w:r>
      <w:r w:rsidR="00CD4BBD">
        <w:t>macroeconomic factors and agricultural commodities</w:t>
      </w:r>
      <w:r>
        <w:t xml:space="preserve"> are driving land conversion</w:t>
      </w:r>
      <w:r w:rsidR="00CD4BBD">
        <w:t xml:space="preserve"> via ELCs</w:t>
      </w:r>
      <w:r>
        <w:t xml:space="preserve">, the strength of the effects, the time lags, and the legal and institutional mechanisms that facilitate the link between prices and forest loss, is critical </w:t>
      </w:r>
      <w:r w:rsidR="00CD4BBD">
        <w:t xml:space="preserve">both </w:t>
      </w:r>
      <w:r>
        <w:t>for predicting future forest loss</w:t>
      </w:r>
      <w:r w:rsidR="00CD4BBD">
        <w:t xml:space="preserve"> and identifying the appropriate institutional levels to target policy interventions</w:t>
      </w:r>
      <w:r>
        <w:t>. The opaque legal mechanisms and weak institutional frameworks that govern ELCs</w:t>
      </w:r>
      <w:r w:rsidR="00CD4BBD">
        <w:t>, natural resource management, and forest governance</w:t>
      </w:r>
      <w:r w:rsidR="0036712C">
        <w:t xml:space="preserve"> in Cambodia</w:t>
      </w:r>
      <w:r>
        <w:t xml:space="preserve"> are likely to continue to hinder the development </w:t>
      </w:r>
      <w:r>
        <w:lastRenderedPageBreak/>
        <w:t>of sustainable</w:t>
      </w:r>
      <w:r w:rsidR="0036712C">
        <w:t xml:space="preserve"> forest and</w:t>
      </w:r>
      <w:r>
        <w:t xml:space="preserve"> agricultural policies</w:t>
      </w:r>
      <w:r w:rsidR="00CD4BBD">
        <w:t xml:space="preserve"> </w:t>
      </w:r>
      <w:r w:rsidR="0036712C">
        <w:t>in the short term</w:t>
      </w:r>
      <w:r w:rsidR="00AF2607">
        <w:t xml:space="preserve"> </w:t>
      </w:r>
      <w:r w:rsidR="00AF2607">
        <w:fldChar w:fldCharType="begin"/>
      </w:r>
      <w:r w:rsidR="00AF2607">
        <w:instrText xml:space="preserve"> ADDIN ZOTERO_ITEM CSL_CITATION {"citationID":"jxSwETss","properties":{"formattedCitation":"(Milne &amp; Mahanty 2015)","plainCitation":"(Milne &amp; Mahanty 2015)","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rsidR="00AF2607">
        <w:fldChar w:fldCharType="separate"/>
      </w:r>
      <w:r w:rsidR="00AF2607" w:rsidRPr="0036712C">
        <w:rPr>
          <w:rFonts w:ascii="Calibri" w:hAnsi="Calibri" w:cs="Calibri"/>
        </w:rPr>
        <w:t>(Milne &amp; Mahanty 2015)</w:t>
      </w:r>
      <w:r w:rsidR="00AF2607">
        <w:fldChar w:fldCharType="end"/>
      </w:r>
      <w:r>
        <w:t xml:space="preserve">. </w:t>
      </w:r>
      <w:r w:rsidR="00AF2607">
        <w:t xml:space="preserve">Industrial-scale agriculture in low income countries such as Cambodia are often criticised for failing to alleviate poverty or contribute to rural development, and often come with huge opportunity costs for local people, who would likely benefit more if they were given access to the land </w:t>
      </w:r>
      <w:r w:rsidR="00AF2607">
        <w:fldChar w:fldCharType="begin"/>
      </w:r>
      <w:r w:rsidR="00AF2607">
        <w:instrText xml:space="preserve"> ADDIN ZOTERO_ITEM CSL_CITATION {"citationID":"U0CT8V0U","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rsidR="00AF2607">
        <w:fldChar w:fldCharType="separate"/>
      </w:r>
      <w:r w:rsidR="00AF2607" w:rsidRPr="00AF2607">
        <w:rPr>
          <w:rFonts w:ascii="Calibri" w:hAnsi="Calibri" w:cs="Calibri"/>
        </w:rPr>
        <w:t>(De Schutter 2011)</w:t>
      </w:r>
      <w:r w:rsidR="00AF2607">
        <w:fldChar w:fldCharType="end"/>
      </w:r>
      <w:r w:rsidR="00AF2607">
        <w:t>.</w:t>
      </w:r>
      <w:r w:rsidR="007D5AEB">
        <w:t xml:space="preserve"> </w:t>
      </w:r>
      <w:r w:rsidR="00AF2607">
        <w:t xml:space="preserve">Furthermore, agro-industrial production of cash crops for international markets leaves the country open to price shocks and other suboptimal market fluctuations. </w:t>
      </w:r>
      <w:r w:rsidR="007D5AEB">
        <w:t xml:space="preserve">Nevertheless, the agricultural sector is still a fundamental part of the national economy and labour force, and further agricultural development </w:t>
      </w:r>
      <w:r w:rsidR="00FC0B89">
        <w:t>that embodies sustainability, increased productivity through improved technology, and value-addition via further processing</w:t>
      </w:r>
      <w:r w:rsidR="007D5AEB">
        <w:t xml:space="preserve"> </w:t>
      </w:r>
      <w:r w:rsidR="00FC0B89">
        <w:t xml:space="preserve">rather than land expansion, can continue to contribute to national development and poverty alleviation without the need for further deforestation </w:t>
      </w:r>
      <w:r w:rsidR="00FC0B89">
        <w:fldChar w:fldCharType="begin"/>
      </w:r>
      <w:r w:rsidR="00FC0B89">
        <w:instrText xml:space="preserve"> ADDIN ZOTERO_ITEM CSL_CITATION {"citationID":"YKMBcCcP","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FC0B89">
        <w:fldChar w:fldCharType="separate"/>
      </w:r>
      <w:r w:rsidR="00FC0B89" w:rsidRPr="00FC0B89">
        <w:rPr>
          <w:rFonts w:ascii="Calibri" w:hAnsi="Calibri" w:cs="Calibri"/>
        </w:rPr>
        <w:t>(Eliste &amp; Zorya 2015)</w:t>
      </w:r>
      <w:r w:rsidR="00FC0B89">
        <w:fldChar w:fldCharType="end"/>
      </w:r>
      <w:r w:rsidR="00FC0B89">
        <w:t xml:space="preserve">. </w:t>
      </w:r>
    </w:p>
    <w:p w14:paraId="76BAAAE4" w14:textId="723AF14C" w:rsidR="005C460B" w:rsidRDefault="005C460B" w:rsidP="000A46B5"/>
    <w:p w14:paraId="06DFD7BB" w14:textId="0ED56656" w:rsidR="00347783" w:rsidRPr="002E4677" w:rsidRDefault="00347783" w:rsidP="000A46B5">
      <w:pPr>
        <w:rPr>
          <w:b/>
          <w:bCs/>
        </w:rPr>
      </w:pPr>
    </w:p>
    <w:sectPr w:rsidR="00347783" w:rsidRPr="002E4677" w:rsidSect="009F455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10-15T11:37:00Z" w:initials="MN">
    <w:p w14:paraId="6CAA9A42" w14:textId="22CD1322" w:rsidR="00667CED" w:rsidRDefault="00667CED">
      <w:pPr>
        <w:pStyle w:val="CommentText"/>
      </w:pPr>
      <w:r>
        <w:rPr>
          <w:rStyle w:val="CommentReference"/>
        </w:rPr>
        <w:annotationRef/>
      </w:r>
      <w:r>
        <w:t>Phil – in your comments on the previous draft (the combined version) you asked why these variables were chosen. I have included this sentence in response</w:t>
      </w:r>
    </w:p>
  </w:comment>
  <w:comment w:id="1" w:author="Katharine Abernethy" w:date="2021-09-29T13:10:00Z" w:initials="KA">
    <w:p w14:paraId="2D5FA456" w14:textId="77777777" w:rsidR="000A46B5" w:rsidRDefault="000A46B5" w:rsidP="000A46B5">
      <w:pPr>
        <w:pStyle w:val="CommentText"/>
      </w:pPr>
      <w:r>
        <w:rPr>
          <w:rStyle w:val="CommentReference"/>
        </w:rPr>
        <w:annotationRef/>
      </w:r>
      <w:r>
        <w:t xml:space="preserve">Was used or best fit the data? </w:t>
      </w:r>
    </w:p>
  </w:comment>
  <w:comment w:id="2" w:author="Matthew Nuttall" w:date="2021-10-16T09:31:00Z" w:initials="MN">
    <w:p w14:paraId="6CB6EAF2" w14:textId="20E84710" w:rsidR="001A6F37" w:rsidRDefault="001A6F37">
      <w:pPr>
        <w:pStyle w:val="CommentText"/>
      </w:pPr>
      <w:r>
        <w:rPr>
          <w:rStyle w:val="CommentReference"/>
        </w:rPr>
        <w:annotationRef/>
      </w:r>
      <w:r>
        <w:t>Was used. As the response was count data, it was the most appropriate distribution</w:t>
      </w:r>
    </w:p>
  </w:comment>
  <w:comment w:id="3" w:author="Matthew Nuttall" w:date="2021-06-04T09:29:00Z" w:initials="MN">
    <w:p w14:paraId="49303429" w14:textId="77777777" w:rsidR="000A46B5" w:rsidRDefault="000A46B5" w:rsidP="000A46B5">
      <w:pPr>
        <w:pStyle w:val="CommentText"/>
      </w:pPr>
      <w:r>
        <w:rPr>
          <w:rStyle w:val="CommentReference"/>
        </w:rPr>
        <w:annotationRef/>
      </w:r>
      <w:r>
        <w:t>NOT CORRECT EQUATIONS. Will use R package to get correct equations</w:t>
      </w:r>
    </w:p>
  </w:comment>
  <w:comment w:id="17" w:author="Katharine Abernethy" w:date="2021-09-29T14:44:00Z" w:initials="KA">
    <w:p w14:paraId="60B0B8AE" w14:textId="77777777" w:rsidR="009F455B" w:rsidRDefault="009F455B" w:rsidP="009F455B">
      <w:pPr>
        <w:pStyle w:val="CommentText"/>
      </w:pPr>
      <w:r>
        <w:rPr>
          <w:rStyle w:val="CommentReference"/>
        </w:rPr>
        <w:annotationRef/>
      </w:r>
      <w:r>
        <w:t xml:space="preserve">Why do the lines not seem to be related to the points? Particularly top left of this figure (corn) those points would lead to a line of positive slope if they were all equally weighted – are there points behind points or unequal weightings? If so, consider proportional sizing of points? </w:t>
      </w:r>
    </w:p>
  </w:comment>
  <w:comment w:id="18" w:author="Matthew Nuttall" w:date="2021-10-16T09:41:00Z" w:initials="MN">
    <w:p w14:paraId="010198B6" w14:textId="19F4CE5E" w:rsidR="00C65931" w:rsidRDefault="00C65931">
      <w:pPr>
        <w:pStyle w:val="CommentText"/>
      </w:pPr>
      <w:r>
        <w:rPr>
          <w:rStyle w:val="CommentReference"/>
        </w:rPr>
        <w:annotationRef/>
      </w:r>
      <w:r>
        <w:t>This is because the relationships were modelled on the log scale (Poisson models with log link), and these plots are the points and predictions back-transformed onto the original scale. I thought about plotting on the log scale, but they are much more difficult to interpret. I have added an explanation sentence to all three figure captions which will hopefully add clarification for the reader</w:t>
      </w:r>
    </w:p>
  </w:comment>
  <w:comment w:id="19" w:author="Katharine Abernethy" w:date="2021-09-29T15:06:00Z" w:initials="KA">
    <w:p w14:paraId="6EB9E1FD" w14:textId="2B693995" w:rsidR="006F2311" w:rsidRDefault="006F2311" w:rsidP="006F2311">
      <w:pPr>
        <w:pStyle w:val="CommentText"/>
      </w:pPr>
      <w:r>
        <w:rPr>
          <w:rStyle w:val="CommentReference"/>
        </w:rPr>
        <w:annotationRef/>
      </w:r>
      <w:r>
        <w:t>Doe</w:t>
      </w:r>
      <w:r w:rsidR="00050B93">
        <w:t>s</w:t>
      </w:r>
      <w:r>
        <w:t xml:space="preserve"> their analysis shed any light on how your model for macroeconomics performs? </w:t>
      </w:r>
    </w:p>
  </w:comment>
  <w:comment w:id="20" w:author="Matthew Nuttall" w:date="2021-10-16T15:34:00Z" w:initials="MN">
    <w:p w14:paraId="56911E07" w14:textId="2D052899" w:rsidR="001E2F1B" w:rsidRDefault="001E2F1B">
      <w:pPr>
        <w:pStyle w:val="CommentText"/>
      </w:pPr>
      <w:r>
        <w:rPr>
          <w:rStyle w:val="CommentReference"/>
        </w:rPr>
        <w:annotationRef/>
      </w:r>
      <w:r>
        <w:t>Their analysis was at a much finer scale – they looked at a very localised bit of forest that straddles the Cambodia-Vietnam border. I think because my analysis was at the national scale the signal for small, isolated bits of forest loss like this were probably drown</w:t>
      </w:r>
      <w:r w:rsidR="00050B93">
        <w:t>ed</w:t>
      </w:r>
      <w:r>
        <w:t xml:space="preserve"> ou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AA9A42" w15:done="0"/>
  <w15:commentEx w15:paraId="2D5FA456" w15:done="0"/>
  <w15:commentEx w15:paraId="6CB6EAF2" w15:paraIdParent="2D5FA456" w15:done="0"/>
  <w15:commentEx w15:paraId="49303429" w15:done="0"/>
  <w15:commentEx w15:paraId="60B0B8AE" w15:done="0"/>
  <w15:commentEx w15:paraId="010198B6" w15:paraIdParent="60B0B8AE" w15:done="0"/>
  <w15:commentEx w15:paraId="6EB9E1FD" w15:done="0"/>
  <w15:commentEx w15:paraId="56911E07" w15:paraIdParent="6EB9E1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3E68F" w16cex:dateUtc="2021-10-15T10:37:00Z"/>
  <w16cex:commentExtensible w16cex:durableId="24FEE438" w16cex:dateUtc="2021-09-29T12:10:00Z"/>
  <w16cex:commentExtensible w16cex:durableId="25151A60" w16cex:dateUtc="2021-10-16T08:31:00Z"/>
  <w16cex:commentExtensible w16cex:durableId="24647106" w16cex:dateUtc="2021-06-04T08:29:00Z"/>
  <w16cex:commentExtensible w16cex:durableId="24FEFA42" w16cex:dateUtc="2021-09-29T13:44:00Z"/>
  <w16cex:commentExtensible w16cex:durableId="25151CCF" w16cex:dateUtc="2021-10-16T08:41:00Z"/>
  <w16cex:commentExtensible w16cex:durableId="24FEFF7F" w16cex:dateUtc="2021-09-29T14:06:00Z"/>
  <w16cex:commentExtensible w16cex:durableId="25156F9F" w16cex:dateUtc="2021-10-16T14: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AA9A42" w16cid:durableId="2513E68F"/>
  <w16cid:commentId w16cid:paraId="2D5FA456" w16cid:durableId="24FEE438"/>
  <w16cid:commentId w16cid:paraId="6CB6EAF2" w16cid:durableId="25151A60"/>
  <w16cid:commentId w16cid:paraId="49303429" w16cid:durableId="24647106"/>
  <w16cid:commentId w16cid:paraId="60B0B8AE" w16cid:durableId="24FEFA42"/>
  <w16cid:commentId w16cid:paraId="010198B6" w16cid:durableId="25151CCF"/>
  <w16cid:commentId w16cid:paraId="6EB9E1FD" w16cid:durableId="24FEFF7F"/>
  <w16cid:commentId w16cid:paraId="56911E07" w16cid:durableId="25156F9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rson w15:author="Katharine Abernethy">
    <w15:presenceInfo w15:providerId="AD" w15:userId="S::ka7@stir.ac.uk::73552a5e-c7b9-4b5a-a6b8-75baee8b72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6B5"/>
    <w:rsid w:val="0000260F"/>
    <w:rsid w:val="00046338"/>
    <w:rsid w:val="00050B93"/>
    <w:rsid w:val="000A46B5"/>
    <w:rsid w:val="000E32E5"/>
    <w:rsid w:val="00131C5D"/>
    <w:rsid w:val="001A6F37"/>
    <w:rsid w:val="001B2E6F"/>
    <w:rsid w:val="001D4CBF"/>
    <w:rsid w:val="001E2F1B"/>
    <w:rsid w:val="002238D4"/>
    <w:rsid w:val="002E4677"/>
    <w:rsid w:val="00316ABA"/>
    <w:rsid w:val="003205E2"/>
    <w:rsid w:val="00347783"/>
    <w:rsid w:val="0036712C"/>
    <w:rsid w:val="00381FF1"/>
    <w:rsid w:val="003B7206"/>
    <w:rsid w:val="003D5F3C"/>
    <w:rsid w:val="00406839"/>
    <w:rsid w:val="00415058"/>
    <w:rsid w:val="004740E7"/>
    <w:rsid w:val="005252BE"/>
    <w:rsid w:val="00537AE8"/>
    <w:rsid w:val="005760C1"/>
    <w:rsid w:val="005C460B"/>
    <w:rsid w:val="0064115C"/>
    <w:rsid w:val="00667CED"/>
    <w:rsid w:val="006E1ED5"/>
    <w:rsid w:val="006F2311"/>
    <w:rsid w:val="00721329"/>
    <w:rsid w:val="007739D7"/>
    <w:rsid w:val="007760EE"/>
    <w:rsid w:val="007C7AA3"/>
    <w:rsid w:val="007D5AEB"/>
    <w:rsid w:val="007D6A50"/>
    <w:rsid w:val="007F1C9B"/>
    <w:rsid w:val="00801E63"/>
    <w:rsid w:val="00822264"/>
    <w:rsid w:val="0089542A"/>
    <w:rsid w:val="008B3DA9"/>
    <w:rsid w:val="008B6ED5"/>
    <w:rsid w:val="008E0F3D"/>
    <w:rsid w:val="0093383C"/>
    <w:rsid w:val="00947237"/>
    <w:rsid w:val="009F455B"/>
    <w:rsid w:val="00A54C9C"/>
    <w:rsid w:val="00A8102F"/>
    <w:rsid w:val="00AD3F12"/>
    <w:rsid w:val="00AD70AA"/>
    <w:rsid w:val="00AF2607"/>
    <w:rsid w:val="00B66116"/>
    <w:rsid w:val="00B82439"/>
    <w:rsid w:val="00BF6BF7"/>
    <w:rsid w:val="00C039EE"/>
    <w:rsid w:val="00C16DA9"/>
    <w:rsid w:val="00C3282B"/>
    <w:rsid w:val="00C65931"/>
    <w:rsid w:val="00C831FB"/>
    <w:rsid w:val="00C84941"/>
    <w:rsid w:val="00C95BE8"/>
    <w:rsid w:val="00CC4F5A"/>
    <w:rsid w:val="00CD4BBD"/>
    <w:rsid w:val="00D225BC"/>
    <w:rsid w:val="00D90A79"/>
    <w:rsid w:val="00D955C9"/>
    <w:rsid w:val="00DD2646"/>
    <w:rsid w:val="00DE2591"/>
    <w:rsid w:val="00E23AF3"/>
    <w:rsid w:val="00E64AFA"/>
    <w:rsid w:val="00E82045"/>
    <w:rsid w:val="00F12033"/>
    <w:rsid w:val="00F1302E"/>
    <w:rsid w:val="00F4635E"/>
    <w:rsid w:val="00F513EE"/>
    <w:rsid w:val="00F55680"/>
    <w:rsid w:val="00FB65AB"/>
    <w:rsid w:val="00FC0B89"/>
    <w:rsid w:val="00FE0683"/>
    <w:rsid w:val="00FE1C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23DF3"/>
  <w15:chartTrackingRefBased/>
  <w15:docId w15:val="{E7C38D08-914B-4609-B9B5-4F4D11E76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46B5"/>
    <w:rPr>
      <w:sz w:val="16"/>
      <w:szCs w:val="16"/>
    </w:rPr>
  </w:style>
  <w:style w:type="paragraph" w:styleId="CommentText">
    <w:name w:val="annotation text"/>
    <w:basedOn w:val="Normal"/>
    <w:link w:val="CommentTextChar"/>
    <w:uiPriority w:val="99"/>
    <w:unhideWhenUsed/>
    <w:rsid w:val="000A46B5"/>
    <w:pPr>
      <w:spacing w:line="240" w:lineRule="auto"/>
    </w:pPr>
    <w:rPr>
      <w:sz w:val="20"/>
      <w:szCs w:val="20"/>
    </w:rPr>
  </w:style>
  <w:style w:type="character" w:customStyle="1" w:styleId="CommentTextChar">
    <w:name w:val="Comment Text Char"/>
    <w:basedOn w:val="DefaultParagraphFont"/>
    <w:link w:val="CommentText"/>
    <w:uiPriority w:val="99"/>
    <w:rsid w:val="000A46B5"/>
    <w:rPr>
      <w:sz w:val="20"/>
      <w:szCs w:val="20"/>
    </w:rPr>
  </w:style>
  <w:style w:type="paragraph" w:styleId="CommentSubject">
    <w:name w:val="annotation subject"/>
    <w:basedOn w:val="CommentText"/>
    <w:next w:val="CommentText"/>
    <w:link w:val="CommentSubjectChar"/>
    <w:uiPriority w:val="99"/>
    <w:semiHidden/>
    <w:unhideWhenUsed/>
    <w:rsid w:val="00667CED"/>
    <w:rPr>
      <w:b/>
      <w:bCs/>
    </w:rPr>
  </w:style>
  <w:style w:type="character" w:customStyle="1" w:styleId="CommentSubjectChar">
    <w:name w:val="Comment Subject Char"/>
    <w:basedOn w:val="CommentTextChar"/>
    <w:link w:val="CommentSubject"/>
    <w:uiPriority w:val="99"/>
    <w:semiHidden/>
    <w:rsid w:val="00667C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6.png"/><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image" Target="media/image1.png"/><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29</TotalTime>
  <Pages>20</Pages>
  <Words>26772</Words>
  <Characters>152607</Characters>
  <Application>Microsoft Office Word</Application>
  <DocSecurity>0</DocSecurity>
  <Lines>1271</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8</cp:revision>
  <dcterms:created xsi:type="dcterms:W3CDTF">2021-10-14T13:12:00Z</dcterms:created>
  <dcterms:modified xsi:type="dcterms:W3CDTF">2021-10-20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dZ6Lfgc"/&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